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DC76D" w14:textId="77777777" w:rsidR="007D55CB" w:rsidRDefault="007D55CB"/>
    <w:p w14:paraId="50B88A05" w14:textId="77777777" w:rsidR="006D4CAF" w:rsidRDefault="006D4CAF"/>
    <w:p w14:paraId="5293D175" w14:textId="30543410" w:rsidR="006D4CAF" w:rsidRPr="00E97300" w:rsidRDefault="00156F5E" w:rsidP="00E97300">
      <w:pPr>
        <w:jc w:val="center"/>
        <w:rPr>
          <w:sz w:val="32"/>
        </w:rPr>
      </w:pPr>
      <w:r>
        <w:rPr>
          <w:sz w:val="32"/>
        </w:rPr>
        <w:t xml:space="preserve">Patient </w:t>
      </w:r>
      <w:r w:rsidR="00AD4971" w:rsidRPr="00AD4971">
        <w:rPr>
          <w:sz w:val="32"/>
        </w:rPr>
        <w:t xml:space="preserve">Safety Informatics: </w:t>
      </w:r>
      <w:r>
        <w:rPr>
          <w:sz w:val="32"/>
        </w:rPr>
        <w:t>Recommendation</w:t>
      </w:r>
      <w:r w:rsidR="003667E8">
        <w:rPr>
          <w:sz w:val="32"/>
        </w:rPr>
        <w:t>s</w:t>
      </w:r>
      <w:r>
        <w:rPr>
          <w:sz w:val="32"/>
        </w:rPr>
        <w:t xml:space="preserve"> to meet the </w:t>
      </w:r>
      <w:r w:rsidR="00AD4971" w:rsidRPr="00AD4971">
        <w:rPr>
          <w:sz w:val="32"/>
        </w:rPr>
        <w:t xml:space="preserve">challenges </w:t>
      </w:r>
      <w:r w:rsidR="000C663C">
        <w:rPr>
          <w:sz w:val="32"/>
        </w:rPr>
        <w:t>of</w:t>
      </w:r>
      <w:r w:rsidR="00AD4971" w:rsidRPr="00AD4971">
        <w:rPr>
          <w:sz w:val="32"/>
        </w:rPr>
        <w:t xml:space="preserve"> </w:t>
      </w:r>
      <w:r w:rsidR="003667E8">
        <w:rPr>
          <w:sz w:val="32"/>
        </w:rPr>
        <w:t>emerging digital health</w:t>
      </w:r>
    </w:p>
    <w:p w14:paraId="0BD76813" w14:textId="66DEB7FB" w:rsidR="00DC3CBB" w:rsidRDefault="001D337E" w:rsidP="00DC3CBB">
      <w:r>
        <w:t xml:space="preserve">  </w:t>
      </w:r>
    </w:p>
    <w:p w14:paraId="647798EA" w14:textId="55646FF9" w:rsidR="009D0ABB" w:rsidRPr="005843D6" w:rsidRDefault="009D0ABB" w:rsidP="00DC3CBB">
      <w:pPr>
        <w:rPr>
          <w:i/>
        </w:rPr>
      </w:pPr>
      <w:r w:rsidRPr="005843D6">
        <w:rPr>
          <w:i/>
        </w:rPr>
        <w:t>Likely word count for Viewpoint or Perspective article = 2,000 words</w:t>
      </w:r>
    </w:p>
    <w:p w14:paraId="61C049F6" w14:textId="77777777" w:rsidR="0084507D" w:rsidRDefault="0084507D" w:rsidP="00F700A2">
      <w:pPr>
        <w:pStyle w:val="Heading1"/>
      </w:pPr>
      <w:r>
        <w:t>Introduction</w:t>
      </w:r>
    </w:p>
    <w:p w14:paraId="1C2AB3B6" w14:textId="296374FA" w:rsidR="009D0ABB" w:rsidRDefault="00DF53B0" w:rsidP="007D064F">
      <w:r>
        <w:t xml:space="preserve">The fourth industrial revolution is based on cyber-physical systems and the connectivity of devices to which healthcare must adapt </w:t>
      </w:r>
      <w:r>
        <w:fldChar w:fldCharType="begin" w:fldLock="1"/>
      </w:r>
      <w: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Aceto, Persico and Pescapé, 2020)","plainTextFormattedCitation":"(Aceto, Persico and Pescapé, 2020)","previouslyFormattedCitation":"(Aceto, Persico and Pescapé, 2020)"},"properties":{"noteIndex":0},"schema":"https://github.com/citation-style-language/schema/raw/master/csl-citation.json"}</w:instrText>
      </w:r>
      <w:r>
        <w:fldChar w:fldCharType="separate"/>
      </w:r>
      <w:r w:rsidRPr="00DF53B0">
        <w:rPr>
          <w:noProof/>
        </w:rPr>
        <w:t>(Aceto, Persico and Pescapé, 2020)</w:t>
      </w:r>
      <w:r>
        <w:fldChar w:fldCharType="end"/>
      </w:r>
      <w:r>
        <w:t xml:space="preserve">. </w:t>
      </w:r>
      <w:r w:rsidR="009D0ABB">
        <w:t xml:space="preserve">Healthcare is </w:t>
      </w:r>
      <w:r>
        <w:t xml:space="preserve">already </w:t>
      </w:r>
      <w:r w:rsidR="009D0ABB">
        <w:t xml:space="preserve">becoming increasingly digital and connected </w:t>
      </w:r>
      <w:r w:rsidR="0055697B">
        <w:t xml:space="preserve">with moves toward fog </w:t>
      </w:r>
      <w:r>
        <w:t xml:space="preserve">computing and the </w:t>
      </w:r>
      <w:r w:rsidR="0055697B">
        <w:t>Internet-of-T</w:t>
      </w:r>
      <w:r>
        <w:t xml:space="preserve">hings </w:t>
      </w:r>
      <w:r>
        <w:fldChar w:fldCharType="begin" w:fldLock="1"/>
      </w:r>
      <w:r w:rsidR="007F0FFA">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Farahani &lt;i&gt;et al.&lt;/i&gt;, 2018)","plainTextFormattedCitation":"(Farahani et al., 2018)","previouslyFormattedCitation":"(Farahani &lt;i&gt;et al.&lt;/i&gt;, 2018)"},"properties":{"noteIndex":0},"schema":"https://github.com/citation-style-language/schema/raw/master/csl-citation.json"}</w:instrText>
      </w:r>
      <w:r>
        <w:fldChar w:fldCharType="separate"/>
      </w:r>
      <w:r w:rsidRPr="00DF53B0">
        <w:rPr>
          <w:noProof/>
        </w:rPr>
        <w:t xml:space="preserve">(Farahani </w:t>
      </w:r>
      <w:r w:rsidRPr="00DF53B0">
        <w:rPr>
          <w:i/>
          <w:noProof/>
        </w:rPr>
        <w:t>et al.</w:t>
      </w:r>
      <w:r w:rsidRPr="00DF53B0">
        <w:rPr>
          <w:noProof/>
        </w:rPr>
        <w:t>, 2018)</w:t>
      </w:r>
      <w:r>
        <w:fldChar w:fldCharType="end"/>
      </w:r>
      <w:r w:rsidR="009D0ABB">
        <w:t>.</w:t>
      </w:r>
      <w:r w:rsidR="0077572A">
        <w:t xml:space="preserve"> </w:t>
      </w:r>
      <w:r>
        <w:t>Additionally, a</w:t>
      </w:r>
      <w:r w:rsidR="0077572A">
        <w:t xml:space="preserve">t the time of writing, the </w:t>
      </w:r>
      <w:r w:rsidR="00026387">
        <w:t>COVID-19</w:t>
      </w:r>
      <w:r w:rsidR="0077572A">
        <w:t xml:space="preserve"> pandemic is occurring and accelerating the conception, design, development and use of digital health technology. </w:t>
      </w:r>
      <w:commentRangeStart w:id="0"/>
      <w:r w:rsidR="0077572A">
        <w:t xml:space="preserve">Healthcare providers have quickly responded with rapid </w:t>
      </w:r>
      <w:r>
        <w:t xml:space="preserve">wide-spread </w:t>
      </w:r>
      <w:r w:rsidR="0077572A">
        <w:t>ad</w:t>
      </w:r>
      <w:r>
        <w:t>opt</w:t>
      </w:r>
      <w:r w:rsidR="0077572A">
        <w:t xml:space="preserve">ion </w:t>
      </w:r>
      <w:r>
        <w:t xml:space="preserve">of existing technology like </w:t>
      </w:r>
      <w:r w:rsidR="0077572A">
        <w:t>video consultation</w:t>
      </w:r>
      <w:commentRangeEnd w:id="0"/>
      <w:r w:rsidR="00E1344E">
        <w:rPr>
          <w:rStyle w:val="CommentReference"/>
        </w:rPr>
        <w:commentReference w:id="0"/>
      </w:r>
      <w:r w:rsidR="0077572A">
        <w:t xml:space="preserve"> </w:t>
      </w:r>
      <w:r w:rsidR="0077572A">
        <w:fldChar w:fldCharType="begin" w:fldLock="1"/>
      </w:r>
      <w:r w:rsidR="008E3903">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Wherton &lt;i&gt;et al.&lt;/i&gt;, 2020)","plainTextFormattedCitation":"(Wherton et al., 2020)","previouslyFormattedCitation":"(Wherton &lt;i&gt;et al.&lt;/i&gt;, 2020)"},"properties":{"noteIndex":0},"schema":"https://github.com/citation-style-language/schema/raw/master/csl-citation.json"}</w:instrText>
      </w:r>
      <w:r w:rsidR="0077572A">
        <w:fldChar w:fldCharType="separate"/>
      </w:r>
      <w:r w:rsidR="00351A05" w:rsidRPr="00351A05">
        <w:rPr>
          <w:noProof/>
        </w:rPr>
        <w:t xml:space="preserve">(Wherton </w:t>
      </w:r>
      <w:r w:rsidR="00351A05" w:rsidRPr="00351A05">
        <w:rPr>
          <w:i/>
          <w:noProof/>
        </w:rPr>
        <w:t>et al.</w:t>
      </w:r>
      <w:r w:rsidR="00351A05" w:rsidRPr="00351A05">
        <w:rPr>
          <w:noProof/>
        </w:rPr>
        <w:t>, 2020)</w:t>
      </w:r>
      <w:r w:rsidR="0077572A">
        <w:fldChar w:fldCharType="end"/>
      </w:r>
      <w:r w:rsidR="0077572A">
        <w:t xml:space="preserve">. </w:t>
      </w:r>
      <w:r w:rsidR="009D0ABB">
        <w:t xml:space="preserve"> </w:t>
      </w:r>
      <w:r w:rsidR="007D064F">
        <w:t>Other t</w:t>
      </w:r>
      <w:r w:rsidR="009D0ABB">
        <w:t xml:space="preserve">echnologies like electronic health records, decision-support tools and handheld medical devices have been developed and used for many years with reported benefits for patient care but also with concerns for patient safety </w:t>
      </w:r>
      <w:r w:rsidR="009D0ABB">
        <w:fldChar w:fldCharType="begin" w:fldLock="1"/>
      </w:r>
      <w:r w:rsidR="008E3903">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Sittig &lt;i&gt;et al.&lt;/i&gt;, 2018)","plainTextFormattedCitation":"(Sittig et al., 2018)","previouslyFormattedCitation":"(Sittig &lt;i&gt;et al.&lt;/i&gt;, 2018)"},"properties":{"noteIndex":0},"schema":"https://github.com/citation-style-language/schema/raw/master/csl-citation.json"}</w:instrText>
      </w:r>
      <w:r w:rsidR="009D0ABB">
        <w:fldChar w:fldCharType="separate"/>
      </w:r>
      <w:r w:rsidR="00351A05" w:rsidRPr="00351A05">
        <w:rPr>
          <w:noProof/>
        </w:rPr>
        <w:t xml:space="preserve">(Sittig </w:t>
      </w:r>
      <w:r w:rsidR="00351A05" w:rsidRPr="00351A05">
        <w:rPr>
          <w:i/>
          <w:noProof/>
        </w:rPr>
        <w:t>et al.</w:t>
      </w:r>
      <w:r w:rsidR="00351A05" w:rsidRPr="00351A05">
        <w:rPr>
          <w:noProof/>
        </w:rPr>
        <w:t>, 2018)</w:t>
      </w:r>
      <w:r w:rsidR="009D0ABB">
        <w:fldChar w:fldCharType="end"/>
      </w:r>
      <w:r w:rsidR="009D0ABB">
        <w:t>.</w:t>
      </w:r>
      <w:r w:rsidR="00E27DC6">
        <w:t xml:space="preserve"> </w:t>
      </w:r>
      <w:r w:rsidR="009D0ABB">
        <w:t xml:space="preserve"> It is currently unclear what the implications are for patient safety </w:t>
      </w:r>
      <w:r w:rsidR="00AC4FD6">
        <w:t>as</w:t>
      </w:r>
      <w:r w:rsidR="009D0ABB">
        <w:t xml:space="preserve"> existing health information technologies become ubiquitous with increasing pace and interact </w:t>
      </w:r>
      <w:r>
        <w:t xml:space="preserve">in unforeseen ways </w:t>
      </w:r>
      <w:r w:rsidR="00A41E27">
        <w:fldChar w:fldCharType="begin" w:fldLock="1"/>
      </w:r>
      <w:r w:rsidR="008E3903">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Benbya &lt;i&gt;et al.&lt;/i&gt;, 2020)","plainTextFormattedCitation":"(Benbya et al., 2020)","previouslyFormattedCitation":"(Benbya &lt;i&gt;et al.&lt;/i&gt;, 2020)"},"properties":{"noteIndex":0},"schema":"https://github.com/citation-style-language/schema/raw/master/csl-citation.json"}</w:instrText>
      </w:r>
      <w:r w:rsidR="00A41E27">
        <w:fldChar w:fldCharType="separate"/>
      </w:r>
      <w:r w:rsidR="00351A05" w:rsidRPr="00351A05">
        <w:rPr>
          <w:noProof/>
        </w:rPr>
        <w:t xml:space="preserve">(Benbya </w:t>
      </w:r>
      <w:r w:rsidR="00351A05" w:rsidRPr="00351A05">
        <w:rPr>
          <w:i/>
          <w:noProof/>
        </w:rPr>
        <w:t>et al.</w:t>
      </w:r>
      <w:r w:rsidR="00351A05" w:rsidRPr="00351A05">
        <w:rPr>
          <w:noProof/>
        </w:rPr>
        <w:t>, 2020)</w:t>
      </w:r>
      <w:r w:rsidR="00A41E27">
        <w:fldChar w:fldCharType="end"/>
      </w:r>
      <w:r w:rsidR="009D0ABB">
        <w:t>.</w:t>
      </w:r>
      <w:r w:rsidR="007D064F">
        <w:t xml:space="preserve"> The</w:t>
      </w:r>
      <w:r>
        <w:t>re is a</w:t>
      </w:r>
      <w:r w:rsidR="007D064F">
        <w:t xml:space="preserve"> need for an improved understanding and praxis of patient safety </w:t>
      </w:r>
      <w:r>
        <w:t>in relation to information technology</w:t>
      </w:r>
      <w:r w:rsidR="007D064F">
        <w:t>.</w:t>
      </w:r>
    </w:p>
    <w:p w14:paraId="2029E978" w14:textId="62A3455D" w:rsidR="009D0ABB" w:rsidRDefault="00636CC5" w:rsidP="009D0ABB">
      <w:r>
        <w:t xml:space="preserve">The Patient Safety Translational Research Centres were set up by the UK National Institute for Health Research to translate patient-safety knowledge into practice. </w:t>
      </w:r>
      <w:r w:rsidR="009D0ABB">
        <w:t xml:space="preserve">In April 2020, </w:t>
      </w:r>
      <w:r>
        <w:t xml:space="preserve">a </w:t>
      </w:r>
      <w:r w:rsidRPr="00AA44BF">
        <w:t>national</w:t>
      </w:r>
      <w:r>
        <w:t>,</w:t>
      </w:r>
      <w:r w:rsidRPr="00AA44BF">
        <w:t xml:space="preserve"> expert</w:t>
      </w:r>
      <w:r>
        <w:t xml:space="preserve"> collaboration led</w:t>
      </w:r>
      <w:r w:rsidRPr="00AA44BF">
        <w:t xml:space="preserve"> by the </w:t>
      </w:r>
      <w:r>
        <w:t>Centres from both Yorkshire and Humber and Greater Manchester</w:t>
      </w:r>
      <w:r w:rsidDel="00636CC5">
        <w:t xml:space="preserve"> </w:t>
      </w:r>
      <w:r>
        <w:t xml:space="preserve">was </w:t>
      </w:r>
      <w:r w:rsidR="009D0ABB">
        <w:t xml:space="preserve">set up to appraise the academic evidence for patient safety in health information systems. </w:t>
      </w:r>
      <w:r w:rsidR="00AC4FD6">
        <w:t>Our</w:t>
      </w:r>
      <w:r w:rsidR="009D0ABB">
        <w:t xml:space="preserve"> collaborative intend</w:t>
      </w:r>
      <w:r w:rsidR="00B51A64">
        <w:t>s</w:t>
      </w:r>
      <w:r w:rsidR="009D0ABB">
        <w:t xml:space="preserve"> to host a series of </w:t>
      </w:r>
      <w:r w:rsidR="009D0ABB" w:rsidRPr="002A32FD">
        <w:t xml:space="preserve">workshops </w:t>
      </w:r>
      <w:r w:rsidR="009D0ABB">
        <w:t>that</w:t>
      </w:r>
      <w:r w:rsidR="009D0ABB" w:rsidRPr="002A32FD">
        <w:t xml:space="preserve"> deliver publications to engage those</w:t>
      </w:r>
      <w:r w:rsidR="009D0ABB">
        <w:t xml:space="preserve"> directly</w:t>
      </w:r>
      <w:r w:rsidR="009D0ABB" w:rsidRPr="002A32FD">
        <w:t xml:space="preserve"> involved in the delivery and study of healthcare, and to provide recommendations to address theoretical </w:t>
      </w:r>
      <w:r w:rsidR="009D0ABB">
        <w:t xml:space="preserve">and </w:t>
      </w:r>
      <w:r w:rsidR="009D0ABB" w:rsidRPr="002A32FD">
        <w:t xml:space="preserve">practical </w:t>
      </w:r>
      <w:r w:rsidR="00BF0F98">
        <w:t xml:space="preserve">challenges for </w:t>
      </w:r>
      <w:r w:rsidR="00DB6363">
        <w:t>P</w:t>
      </w:r>
      <w:r w:rsidR="00FF67B8">
        <w:t xml:space="preserve">atient </w:t>
      </w:r>
      <w:r w:rsidR="00DB6363">
        <w:t>Safety I</w:t>
      </w:r>
      <w:r w:rsidR="009D0ABB">
        <w:t>nformatics</w:t>
      </w:r>
      <w:r w:rsidR="009D0ABB" w:rsidRPr="002A32FD">
        <w:t>.</w:t>
      </w:r>
      <w:r w:rsidR="009D0ABB" w:rsidRPr="009D0ABB">
        <w:t xml:space="preserve"> </w:t>
      </w:r>
      <w:r w:rsidR="00C42EFF">
        <w:t>Our aim is to</w:t>
      </w:r>
      <w:r w:rsidR="009D0ABB">
        <w:t xml:space="preserve"> define the </w:t>
      </w:r>
      <w:r w:rsidR="009D0ABB" w:rsidRPr="00284512">
        <w:t xml:space="preserve">field of </w:t>
      </w:r>
      <w:r w:rsidR="007F0FFA">
        <w:t xml:space="preserve">Patient </w:t>
      </w:r>
      <w:r w:rsidR="004E5CE1">
        <w:t>S</w:t>
      </w:r>
      <w:r w:rsidR="009D0ABB" w:rsidRPr="00284512">
        <w:t xml:space="preserve">afety </w:t>
      </w:r>
      <w:r w:rsidR="004E5CE1">
        <w:t>I</w:t>
      </w:r>
      <w:r w:rsidR="009D0ABB" w:rsidRPr="00284512">
        <w:t xml:space="preserve">nformatics </w:t>
      </w:r>
      <w:r w:rsidR="00C42EFF">
        <w:t xml:space="preserve">from </w:t>
      </w:r>
      <w:r w:rsidR="00BA71D4">
        <w:t xml:space="preserve">a UK </w:t>
      </w:r>
      <w:r w:rsidR="00C42EFF">
        <w:t>perspective</w:t>
      </w:r>
      <w:r w:rsidR="00BA71D4">
        <w:t xml:space="preserve"> </w:t>
      </w:r>
      <w:r w:rsidR="009D0ABB" w:rsidRPr="00284512">
        <w:t xml:space="preserve">and </w:t>
      </w:r>
      <w:r w:rsidR="00C42EFF">
        <w:t xml:space="preserve">establish a platform of </w:t>
      </w:r>
      <w:r w:rsidR="0055697B">
        <w:t>P</w:t>
      </w:r>
      <w:r w:rsidR="00FF67B8">
        <w:t xml:space="preserve">atient </w:t>
      </w:r>
      <w:r w:rsidR="0055697B">
        <w:t>S</w:t>
      </w:r>
      <w:r w:rsidR="00C42EFF">
        <w:t xml:space="preserve">afety </w:t>
      </w:r>
      <w:r w:rsidR="0055697B">
        <w:t>I</w:t>
      </w:r>
      <w:r w:rsidR="00C42EFF">
        <w:t xml:space="preserve">nformatics theory </w:t>
      </w:r>
      <w:r w:rsidR="009D0ABB" w:rsidRPr="00284512">
        <w:t>for future research and development</w:t>
      </w:r>
      <w:r w:rsidR="009D0ABB">
        <w:t>.</w:t>
      </w:r>
    </w:p>
    <w:p w14:paraId="15B9EE8F" w14:textId="13AC16A0" w:rsidR="009D0ABB" w:rsidRDefault="009D0ABB" w:rsidP="009D0ABB">
      <w:r>
        <w:t>In Section 1 of t</w:t>
      </w:r>
      <w:r w:rsidRPr="002A32FD">
        <w:t>h</w:t>
      </w:r>
      <w:r>
        <w:t xml:space="preserve">is paper, we </w:t>
      </w:r>
      <w:r w:rsidR="00C42EFF">
        <w:t xml:space="preserve">outline </w:t>
      </w:r>
      <w:r w:rsidR="004E5CE1">
        <w:t xml:space="preserve">the </w:t>
      </w:r>
      <w:r w:rsidR="00FF67B8">
        <w:t xml:space="preserve">Patient </w:t>
      </w:r>
      <w:r w:rsidR="004E5CE1">
        <w:t xml:space="preserve">Safety Informatics domain </w:t>
      </w:r>
      <w:r w:rsidR="00C42EFF">
        <w:t>at the</w:t>
      </w:r>
      <w:r w:rsidR="004E5CE1">
        <w:t xml:space="preserve"> intersection of </w:t>
      </w:r>
      <w:r>
        <w:t>safety science and health informatics</w:t>
      </w:r>
      <w:r w:rsidR="00C42EFF">
        <w:t xml:space="preserve"> and highlight the need for theory development and research</w:t>
      </w:r>
      <w:r>
        <w:t xml:space="preserve">. </w:t>
      </w:r>
      <w:r w:rsidR="00C87DCA">
        <w:t xml:space="preserve">Section 2 </w:t>
      </w:r>
      <w:r w:rsidR="00C42EFF">
        <w:t xml:space="preserve">summarises </w:t>
      </w:r>
      <w:r w:rsidR="00C87DCA">
        <w:t xml:space="preserve">the workshop process. </w:t>
      </w:r>
      <w:r>
        <w:t xml:space="preserve">In Section 3, we </w:t>
      </w:r>
      <w:r w:rsidR="00C42EFF">
        <w:t xml:space="preserve">present </w:t>
      </w:r>
      <w:r>
        <w:t xml:space="preserve">the </w:t>
      </w:r>
      <w:r w:rsidR="007B37B8">
        <w:t xml:space="preserve">output from the workshop: </w:t>
      </w:r>
      <w:r>
        <w:t xml:space="preserve">challenges and patient-safety implications of emerging </w:t>
      </w:r>
      <w:r w:rsidR="007F0FFA">
        <w:t xml:space="preserve">changes </w:t>
      </w:r>
      <w:r w:rsidR="0055697B">
        <w:t xml:space="preserve">to digital health </w:t>
      </w:r>
      <w:r w:rsidR="007B37B8">
        <w:t>and recommendations to address them.</w:t>
      </w:r>
    </w:p>
    <w:p w14:paraId="7416D4A6" w14:textId="24230EB3" w:rsidR="00DA09EC" w:rsidRPr="00F700A2" w:rsidRDefault="00DA09EC" w:rsidP="009D0ABB">
      <w:pPr>
        <w:rPr>
          <w:color w:val="4472C4" w:themeColor="accent5"/>
        </w:rPr>
      </w:pPr>
    </w:p>
    <w:p w14:paraId="0342C2C5" w14:textId="31A1842C" w:rsidR="004B6407" w:rsidRDefault="009D0ABB" w:rsidP="009D0ABB">
      <w:pPr>
        <w:pStyle w:val="Heading1"/>
      </w:pPr>
      <w:r>
        <w:t xml:space="preserve">Section 1: </w:t>
      </w:r>
      <w:r w:rsidR="005843D6">
        <w:t xml:space="preserve">Patient </w:t>
      </w:r>
      <w:r w:rsidR="000C663C">
        <w:t>S</w:t>
      </w:r>
      <w:r w:rsidR="005843D6">
        <w:t xml:space="preserve">afety and </w:t>
      </w:r>
      <w:r w:rsidR="00FF67B8">
        <w:t xml:space="preserve">Patient </w:t>
      </w:r>
      <w:r>
        <w:t>Safety Informatics</w:t>
      </w:r>
    </w:p>
    <w:p w14:paraId="359D0C01" w14:textId="77777777" w:rsidR="0033179C" w:rsidRDefault="0033179C" w:rsidP="0033179C">
      <w:pPr>
        <w:pStyle w:val="Heading2"/>
        <w:rPr>
          <w:rFonts w:asciiTheme="minorHAnsi" w:eastAsiaTheme="minorHAnsi" w:hAnsiTheme="minorHAnsi" w:cstheme="minorBidi"/>
          <w:sz w:val="22"/>
          <w:szCs w:val="22"/>
        </w:rPr>
      </w:pPr>
      <w:r>
        <w:t>Patient safety and digital health</w:t>
      </w:r>
    </w:p>
    <w:p w14:paraId="7C2132CA" w14:textId="037488D8" w:rsidR="00E95698" w:rsidRDefault="002D78D3" w:rsidP="0033179C">
      <w:r>
        <w:t xml:space="preserve">Although no consensual definition exists, patient safety can be considered to be </w:t>
      </w:r>
      <w:r w:rsidR="0055697B">
        <w:t xml:space="preserve">the </w:t>
      </w:r>
      <w:r>
        <w:t>“</w:t>
      </w:r>
      <w:r w:rsidRPr="008E3903">
        <w:rPr>
          <w:i/>
        </w:rPr>
        <w:t>avoidance, prevention and amelioration of adverse outcomes or injuries stemming from the process of healthcare</w:t>
      </w:r>
      <w:r>
        <w:t xml:space="preserve">” </w:t>
      </w:r>
      <w:r>
        <w:fldChar w:fldCharType="begin" w:fldLock="1"/>
      </w:r>
      <w:r w:rsidR="008E3903">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Vincent, 2010)","plainTextFormattedCitation":"(Vincent, 2010)","previouslyFormattedCitation":"(Vincent, 2010)"},"properties":{"noteIndex":0},"schema":"https://github.com/citation-style-language/schema/raw/master/csl-citation.json"}</w:instrText>
      </w:r>
      <w:r>
        <w:fldChar w:fldCharType="separate"/>
      </w:r>
      <w:r w:rsidR="00351A05" w:rsidRPr="00351A05">
        <w:rPr>
          <w:noProof/>
        </w:rPr>
        <w:t>(Vincent, 2010)</w:t>
      </w:r>
      <w:r>
        <w:fldChar w:fldCharType="end"/>
      </w:r>
      <w:r>
        <w:t>.</w:t>
      </w:r>
      <w:r w:rsidR="00386548">
        <w:t xml:space="preserve"> It is</w:t>
      </w:r>
      <w:r w:rsidR="00C361D0">
        <w:t xml:space="preserve"> sometimes conceptualised as a balance between risks of harm</w:t>
      </w:r>
      <w:r w:rsidR="00E03105">
        <w:t xml:space="preserve">, </w:t>
      </w:r>
      <w:r w:rsidR="00C361D0">
        <w:lastRenderedPageBreak/>
        <w:t>resource use</w:t>
      </w:r>
      <w:r w:rsidR="00E03105">
        <w:t xml:space="preserve">, and </w:t>
      </w:r>
      <w:r w:rsidR="00C361D0">
        <w:t xml:space="preserve">improving patient health </w:t>
      </w:r>
      <w:r w:rsidR="00C361D0">
        <w:fldChar w:fldCharType="begin" w:fldLock="1"/>
      </w:r>
      <w:r w:rsidR="008E3903">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Cook and Rasmussen, 2005)","plainTextFormattedCitation":"(Cook and Rasmussen, 2005)","previouslyFormattedCitation":"(Cook and Rasmussen, 2005)"},"properties":{"noteIndex":0},"schema":"https://github.com/citation-style-language/schema/raw/master/csl-citation.json"}</w:instrText>
      </w:r>
      <w:r w:rsidR="00C361D0">
        <w:fldChar w:fldCharType="separate"/>
      </w:r>
      <w:r w:rsidR="00351A05" w:rsidRPr="00351A05">
        <w:rPr>
          <w:noProof/>
        </w:rPr>
        <w:t>(Cook and Rasmussen, 2005)</w:t>
      </w:r>
      <w:r w:rsidR="00C361D0">
        <w:fldChar w:fldCharType="end"/>
      </w:r>
      <w:r w:rsidR="00C361D0">
        <w:t xml:space="preserve">. Healthcare is a safety-critical industry </w:t>
      </w:r>
      <w:r w:rsidR="00C361D0">
        <w:fldChar w:fldCharType="begin" w:fldLock="1"/>
      </w:r>
      <w:r w:rsidR="008E3903">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lt;i&gt;et al.&lt;/i&gt;, 2016)"},"properties":{"noteIndex":0},"schema":"https://github.com/citation-style-language/schema/raw/master/csl-citation.json"}</w:instrText>
      </w:r>
      <w:r w:rsidR="00C361D0">
        <w:fldChar w:fldCharType="separate"/>
      </w:r>
      <w:r w:rsidR="00351A05" w:rsidRPr="00351A05">
        <w:rPr>
          <w:noProof/>
        </w:rPr>
        <w:t xml:space="preserve">(Sujan </w:t>
      </w:r>
      <w:r w:rsidR="00351A05" w:rsidRPr="00351A05">
        <w:rPr>
          <w:i/>
          <w:noProof/>
        </w:rPr>
        <w:t>et al.</w:t>
      </w:r>
      <w:r w:rsidR="00351A05" w:rsidRPr="00351A05">
        <w:rPr>
          <w:noProof/>
        </w:rPr>
        <w:t>, 2016)</w:t>
      </w:r>
      <w:r w:rsidR="00C361D0">
        <w:fldChar w:fldCharType="end"/>
      </w:r>
      <w:r w:rsidR="00C361D0">
        <w:t xml:space="preserve"> that must approach safety by concurrently avoiding, managing and embracing</w:t>
      </w:r>
      <w:r w:rsidR="00C769FE">
        <w:t xml:space="preserve"> risk </w:t>
      </w:r>
      <w:r w:rsidR="00C769FE">
        <w:fldChar w:fldCharType="begin" w:fldLock="1"/>
      </w:r>
      <w:r w:rsidR="008E3903">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Vincent and Amalberti, 2016)","plainTextFormattedCitation":"(Vincent and Amalberti, 2016)","previouslyFormattedCitation":"(Vincent and Amalberti, 2016)"},"properties":{"noteIndex":0},"schema":"https://github.com/citation-style-language/schema/raw/master/csl-citation.json"}</w:instrText>
      </w:r>
      <w:r w:rsidR="00C769FE">
        <w:fldChar w:fldCharType="separate"/>
      </w:r>
      <w:r w:rsidR="00351A05" w:rsidRPr="00351A05">
        <w:rPr>
          <w:noProof/>
        </w:rPr>
        <w:t>(Vincent and Amalberti, 2016)</w:t>
      </w:r>
      <w:r w:rsidR="00C769FE">
        <w:fldChar w:fldCharType="end"/>
      </w:r>
      <w:r w:rsidR="007E7366">
        <w:t>.</w:t>
      </w:r>
      <w:r w:rsidR="00C361D0">
        <w:t xml:space="preserve"> This sets healthcare apart from other safety-critical industries</w:t>
      </w:r>
      <w:r w:rsidR="008A7803">
        <w:t xml:space="preserve"> that </w:t>
      </w:r>
      <w:r w:rsidR="00C361D0">
        <w:t>predominantly focus on only one of these approaches.</w:t>
      </w:r>
    </w:p>
    <w:p w14:paraId="24D88517" w14:textId="2E34ECEA" w:rsidR="00823212" w:rsidRDefault="00823212" w:rsidP="00823212">
      <w:pPr>
        <w:rPr>
          <w:rFonts w:cstheme="minorHAnsi"/>
        </w:rPr>
      </w:pPr>
      <w:r w:rsidRPr="00484E71">
        <w:t xml:space="preserve">While the patient-safety perspective on health information technology is not novel </w:t>
      </w:r>
      <w:r w:rsidRPr="00484E71">
        <w:fldChar w:fldCharType="begin" w:fldLock="1"/>
      </w:r>
      <w:r>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Kostkova, 2015; Gómez-González &lt;i&gt;et al.&lt;/i&gt;, 2020)","manualFormatting":"(e.g. Gómez-González et al., 2020; Kostkova, 2015)","plainTextFormattedCitation":"(Kostkova, 2015; Gómez-González et al., 2020)","previouslyFormattedCitation":"(Kostkova, 2015; Gómez-González &lt;i&gt;et al.&lt;/i&gt;, 2020)"},"properties":{"noteIndex":0},"schema":"https://github.com/citation-style-language/schema/raw/master/csl-citation.json"}</w:instrText>
      </w:r>
      <w:r w:rsidRPr="00484E71">
        <w:fldChar w:fldCharType="separate"/>
      </w:r>
      <w:r w:rsidRPr="00484E71">
        <w:rPr>
          <w:noProof/>
        </w:rPr>
        <w:t>(e.g. Gómez-González et al., 2020; Kostkova, 2015)</w:t>
      </w:r>
      <w:r w:rsidRPr="00484E71">
        <w:fldChar w:fldCharType="end"/>
      </w:r>
      <w:r w:rsidRPr="00484E71">
        <w:t>, the types of patient</w:t>
      </w:r>
      <w:r w:rsidRPr="00484E71">
        <w:rPr>
          <w:rFonts w:cstheme="minorHAnsi"/>
        </w:rPr>
        <w:t xml:space="preserve">-safety challenges and our capacity to address them are constantly in flux. </w:t>
      </w:r>
      <w:r w:rsidR="00455DDA">
        <w:t>H</w:t>
      </w:r>
      <w:r w:rsidR="00455DDA" w:rsidRPr="00484E71">
        <w:t>ealth information technology</w:t>
      </w:r>
      <w:r w:rsidR="00455DDA">
        <w:rPr>
          <w:rFonts w:cstheme="minorHAnsi"/>
        </w:rPr>
        <w:t xml:space="preserve"> </w:t>
      </w:r>
      <w:r>
        <w:rPr>
          <w:rFonts w:cstheme="minorHAnsi"/>
        </w:rPr>
        <w:t xml:space="preserve">is becoming increasingly networked in line with the fourth industrial revolution </w:t>
      </w:r>
      <w:r w:rsidRPr="00484E71">
        <w:rPr>
          <w:rFonts w:cstheme="minorHAnsi"/>
        </w:rPr>
        <w:fldChar w:fldCharType="begin" w:fldLock="1"/>
      </w:r>
      <w:r>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rsidRPr="00484E71">
        <w:rPr>
          <w:rFonts w:cstheme="minorHAnsi"/>
        </w:rPr>
        <w:fldChar w:fldCharType="separate"/>
      </w:r>
      <w:r w:rsidRPr="00351A05">
        <w:rPr>
          <w:rFonts w:cstheme="minorHAnsi"/>
          <w:noProof/>
        </w:rPr>
        <w:t>(Wickramasinghe and Bodendorf, 2020)</w:t>
      </w:r>
      <w:r w:rsidRPr="00484E71">
        <w:rPr>
          <w:rFonts w:cstheme="minorHAnsi"/>
        </w:rPr>
        <w:fldChar w:fldCharType="end"/>
      </w:r>
      <w:r>
        <w:rPr>
          <w:rFonts w:cstheme="minorHAnsi"/>
        </w:rPr>
        <w:t xml:space="preserve">, </w:t>
      </w:r>
      <w:r w:rsidRPr="00484E71">
        <w:rPr>
          <w:rFonts w:eastAsia="Times New Roman" w:cstheme="minorHAnsi"/>
          <w:lang w:eastAsia="en-GB"/>
        </w:rPr>
        <w:t>pos</w:t>
      </w:r>
      <w:r>
        <w:rPr>
          <w:rFonts w:eastAsia="Times New Roman" w:cstheme="minorHAnsi"/>
          <w:lang w:eastAsia="en-GB"/>
        </w:rPr>
        <w:t>ing</w:t>
      </w:r>
      <w:r w:rsidRPr="00484E71">
        <w:rPr>
          <w:rFonts w:eastAsia="Times New Roman" w:cstheme="minorHAnsi"/>
          <w:lang w:eastAsia="en-GB"/>
        </w:rPr>
        <w:t xml:space="preserve"> novel </w:t>
      </w:r>
      <w:r>
        <w:rPr>
          <w:rFonts w:eastAsia="Times New Roman" w:cstheme="minorHAnsi"/>
          <w:lang w:eastAsia="en-GB"/>
        </w:rPr>
        <w:t>safety issues as technologies interact</w:t>
      </w:r>
      <w:r w:rsidRPr="00484E71">
        <w:rPr>
          <w:rFonts w:eastAsia="Times New Roman" w:cstheme="minorHAnsi"/>
          <w:lang w:eastAsia="en-GB"/>
        </w:rPr>
        <w:t xml:space="preserve"> </w:t>
      </w:r>
      <w:r w:rsidRPr="00484E71">
        <w:rPr>
          <w:rFonts w:eastAsia="Times New Roman" w:cstheme="minorHAnsi"/>
          <w:lang w:eastAsia="en-GB"/>
        </w:rPr>
        <w:fldChar w:fldCharType="begin" w:fldLock="1"/>
      </w:r>
      <w:r>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Paxton and Branca, 2020)","plainTextFormattedCitation":"(Paxton and Branca, 2020)","previouslyFormattedCitation":"(Paxton and Branca, 2020)"},"properties":{"noteIndex":0},"schema":"https://github.com/citation-style-language/schema/raw/master/csl-citation.json"}</w:instrText>
      </w:r>
      <w:r w:rsidRPr="00484E71">
        <w:rPr>
          <w:rFonts w:eastAsia="Times New Roman" w:cstheme="minorHAnsi"/>
          <w:lang w:eastAsia="en-GB"/>
        </w:rPr>
        <w:fldChar w:fldCharType="separate"/>
      </w:r>
      <w:r w:rsidRPr="00351A05">
        <w:rPr>
          <w:rFonts w:eastAsia="Times New Roman" w:cstheme="minorHAnsi"/>
          <w:noProof/>
          <w:lang w:eastAsia="en-GB"/>
        </w:rPr>
        <w:t>(Paxton and Branca, 2020)</w:t>
      </w:r>
      <w:r w:rsidRPr="00484E71">
        <w:rPr>
          <w:rFonts w:eastAsia="Times New Roman" w:cstheme="minorHAnsi"/>
          <w:lang w:eastAsia="en-GB"/>
        </w:rPr>
        <w:fldChar w:fldCharType="end"/>
      </w:r>
      <w:r w:rsidRPr="00484E71">
        <w:rPr>
          <w:rFonts w:eastAsia="Times New Roman" w:cstheme="minorHAnsi"/>
          <w:lang w:eastAsia="en-GB"/>
        </w:rPr>
        <w:t>. This is because w</w:t>
      </w:r>
      <w:r w:rsidRPr="00484E71">
        <w:rPr>
          <w:rFonts w:cstheme="minorHAnsi"/>
        </w:rPr>
        <w:t xml:space="preserve">hen </w:t>
      </w:r>
      <w:r w:rsidR="00455DDA">
        <w:t>health information technologies</w:t>
      </w:r>
      <w:r w:rsidRPr="00484E71">
        <w:rPr>
          <w:rFonts w:cstheme="minorHAnsi"/>
        </w:rPr>
        <w:t xml:space="preserve"> interact, they form a </w:t>
      </w:r>
      <w:commentRangeStart w:id="1"/>
      <w:r>
        <w:rPr>
          <w:rFonts w:cstheme="minorHAnsi"/>
        </w:rPr>
        <w:t xml:space="preserve">health information system </w:t>
      </w:r>
      <w:commentRangeEnd w:id="1"/>
      <w:r>
        <w:rPr>
          <w:rStyle w:val="CommentReference"/>
        </w:rPr>
        <w:commentReference w:id="1"/>
      </w:r>
      <w:r>
        <w:rPr>
          <w:rFonts w:cstheme="minorHAnsi"/>
        </w:rPr>
        <w:fldChar w:fldCharType="begin" w:fldLock="1"/>
      </w:r>
      <w:r>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Onik, Fielt and Gable, 2017)","plainTextFormattedCitation":"(Onik, Fielt and Gable, 2017)","previouslyFormattedCitation":"(Onik, Fielt and Gable, 2017)"},"properties":{"noteIndex":0},"schema":"https://github.com/citation-style-language/schema/raw/master/csl-citation.json"}</w:instrText>
      </w:r>
      <w:r>
        <w:rPr>
          <w:rFonts w:cstheme="minorHAnsi"/>
        </w:rPr>
        <w:fldChar w:fldCharType="separate"/>
      </w:r>
      <w:r w:rsidRPr="00351A05">
        <w:rPr>
          <w:rFonts w:cstheme="minorHAnsi"/>
          <w:noProof/>
        </w:rPr>
        <w:t>(Onik, Fielt and Gable, 2017)</w:t>
      </w:r>
      <w:r>
        <w:rPr>
          <w:rFonts w:cstheme="minorHAnsi"/>
        </w:rPr>
        <w:fldChar w:fldCharType="end"/>
      </w:r>
      <w:r>
        <w:rPr>
          <w:rFonts w:cstheme="minorHAnsi"/>
        </w:rPr>
        <w:t xml:space="preserve">, the success or failure of which is partly due to emergent rather than planned change resulting from local improvisation </w:t>
      </w:r>
      <w:r>
        <w:rPr>
          <w:rFonts w:cstheme="minorHAnsi"/>
        </w:rPr>
        <w:fldChar w:fldCharType="begin" w:fldLock="1"/>
      </w:r>
      <w:r>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Heeks, 2006)","plainTextFormattedCitation":"(Heeks, 2006)","previouslyFormattedCitation":"(Heeks, 2006)"},"properties":{"noteIndex":0},"schema":"https://github.com/citation-style-language/schema/raw/master/csl-citation.json"}</w:instrText>
      </w:r>
      <w:r>
        <w:rPr>
          <w:rFonts w:cstheme="minorHAnsi"/>
        </w:rPr>
        <w:fldChar w:fldCharType="separate"/>
      </w:r>
      <w:r w:rsidRPr="00351A05">
        <w:rPr>
          <w:rFonts w:cstheme="minorHAnsi"/>
          <w:noProof/>
        </w:rPr>
        <w:t>(Heeks, 2006)</w:t>
      </w:r>
      <w:r>
        <w:rPr>
          <w:rFonts w:cstheme="minorHAnsi"/>
        </w:rPr>
        <w:fldChar w:fldCharType="end"/>
      </w:r>
      <w:r>
        <w:rPr>
          <w:rFonts w:cstheme="minorHAnsi"/>
        </w:rPr>
        <w:t xml:space="preserve">. These </w:t>
      </w:r>
      <w:r w:rsidR="00455DDA" w:rsidRPr="00484E71">
        <w:t xml:space="preserve">health information </w:t>
      </w:r>
      <w:r w:rsidR="00455DDA">
        <w:t>systems</w:t>
      </w:r>
      <w:r w:rsidR="00455DDA">
        <w:rPr>
          <w:rFonts w:cstheme="minorHAnsi"/>
        </w:rPr>
        <w:t xml:space="preserve"> </w:t>
      </w:r>
      <w:r>
        <w:rPr>
          <w:rFonts w:cstheme="minorHAnsi"/>
        </w:rPr>
        <w:t xml:space="preserve">are the inevitable structure of </w:t>
      </w:r>
      <w:r w:rsidR="002F1A2B">
        <w:rPr>
          <w:rFonts w:cstheme="minorHAnsi"/>
        </w:rPr>
        <w:t xml:space="preserve">how </w:t>
      </w:r>
      <w:r>
        <w:rPr>
          <w:rFonts w:cstheme="minorHAnsi"/>
        </w:rPr>
        <w:t xml:space="preserve">digital health </w:t>
      </w:r>
      <w:r w:rsidR="002F1A2B">
        <w:rPr>
          <w:rFonts w:cstheme="minorHAnsi"/>
        </w:rPr>
        <w:t xml:space="preserve">is evolving </w:t>
      </w:r>
      <w:r>
        <w:rPr>
          <w:rFonts w:cstheme="minorHAnsi"/>
        </w:rPr>
        <w:fldChar w:fldCharType="begin" w:fldLock="1"/>
      </w:r>
      <w:r>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Farahani &lt;i&gt;et al.&lt;/i&gt;, 2018; Aceto, Persico and Pescapé, 2020)","plainTextFormattedCitation":"(Farahani et al., 2018; Aceto, Persico and Pescapé, 2020)","previouslyFormattedCitation":"(Farahani &lt;i&gt;et al.&lt;/i&gt;, 2018; Aceto, Persico and Pescapé, 2020)"},"properties":{"noteIndex":0},"schema":"https://github.com/citation-style-language/schema/raw/master/csl-citation.json"}</w:instrText>
      </w:r>
      <w:r>
        <w:rPr>
          <w:rFonts w:cstheme="minorHAnsi"/>
        </w:rPr>
        <w:fldChar w:fldCharType="separate"/>
      </w:r>
      <w:r w:rsidRPr="007F0FFA">
        <w:rPr>
          <w:rFonts w:cstheme="minorHAnsi"/>
          <w:noProof/>
        </w:rPr>
        <w:t xml:space="preserve">(Farahani </w:t>
      </w:r>
      <w:r w:rsidRPr="007F0FFA">
        <w:rPr>
          <w:rFonts w:cstheme="minorHAnsi"/>
          <w:i/>
          <w:noProof/>
        </w:rPr>
        <w:t>et al.</w:t>
      </w:r>
      <w:r w:rsidRPr="007F0FFA">
        <w:rPr>
          <w:rFonts w:cstheme="minorHAnsi"/>
          <w:noProof/>
        </w:rPr>
        <w:t>, 2018; Aceto, Persico and Pescapé, 2020)</w:t>
      </w:r>
      <w:r>
        <w:rPr>
          <w:rFonts w:cstheme="minorHAnsi"/>
        </w:rPr>
        <w:fldChar w:fldCharType="end"/>
      </w:r>
      <w:r>
        <w:rPr>
          <w:rFonts w:cstheme="minorHAnsi"/>
        </w:rPr>
        <w:t>, and will require a systemic perspective from developers, users and patient-safety researchers to mitigate emergent challenges to patient safety.</w:t>
      </w:r>
    </w:p>
    <w:p w14:paraId="576FEE71" w14:textId="0609037C" w:rsidR="0055697B" w:rsidRDefault="006A6EEC" w:rsidP="0055697B">
      <w:r>
        <w:t xml:space="preserve">Helpfully, </w:t>
      </w:r>
      <w:r w:rsidR="0055697B">
        <w:fldChar w:fldCharType="begin" w:fldLock="1"/>
      </w:r>
      <w:r w:rsidR="0033179C">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Markus, 2004)","manualFormatting":"Markus (2004)","plainTextFormattedCitation":"(Markus, 2004)","previouslyFormattedCitation":"(Markus, 2004)"},"properties":{"noteIndex":0},"schema":"https://github.com/citation-style-language/schema/raw/master/csl-citation.json"}</w:instrText>
      </w:r>
      <w:r w:rsidR="0055697B">
        <w:fldChar w:fldCharType="separate"/>
      </w:r>
      <w:r w:rsidR="0055697B">
        <w:rPr>
          <w:noProof/>
        </w:rPr>
        <w:t>Markus</w:t>
      </w:r>
      <w:r w:rsidR="0055697B" w:rsidRPr="00F10E19">
        <w:rPr>
          <w:noProof/>
        </w:rPr>
        <w:t xml:space="preserve"> </w:t>
      </w:r>
      <w:r w:rsidR="0055697B">
        <w:rPr>
          <w:noProof/>
        </w:rPr>
        <w:t>(</w:t>
      </w:r>
      <w:r w:rsidR="0055697B" w:rsidRPr="00F10E19">
        <w:rPr>
          <w:noProof/>
        </w:rPr>
        <w:t>2004)</w:t>
      </w:r>
      <w:r w:rsidR="0055697B">
        <w:fldChar w:fldCharType="end"/>
      </w:r>
      <w:r w:rsidR="0055697B">
        <w:t xml:space="preserve"> </w:t>
      </w:r>
      <w:r w:rsidR="00455DDA">
        <w:t xml:space="preserve">provides a framework to map the ways that digital health could evolve. </w:t>
      </w:r>
      <w:r>
        <w:fldChar w:fldCharType="begin" w:fldLock="1"/>
      </w:r>
      <w:r w:rsidR="0033179C">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Markus, 2004)","manualFormatting":"Markus's (2004)","plainTextFormattedCitation":"(Markus, 2004)","previouslyFormattedCitation":"(Markus, 2004)"},"properties":{"noteIndex":0},"schema":"https://github.com/citation-style-language/schema/raw/master/csl-citation.json"}</w:instrText>
      </w:r>
      <w:r>
        <w:fldChar w:fldCharType="separate"/>
      </w:r>
      <w:r>
        <w:rPr>
          <w:noProof/>
        </w:rPr>
        <w:t>Markus's</w:t>
      </w:r>
      <w:r w:rsidRPr="00F10E19">
        <w:rPr>
          <w:noProof/>
        </w:rPr>
        <w:t xml:space="preserve"> </w:t>
      </w:r>
      <w:r>
        <w:rPr>
          <w:noProof/>
        </w:rPr>
        <w:t>(</w:t>
      </w:r>
      <w:r w:rsidRPr="00F10E19">
        <w:rPr>
          <w:noProof/>
        </w:rPr>
        <w:t>2004)</w:t>
      </w:r>
      <w:r>
        <w:fldChar w:fldCharType="end"/>
      </w:r>
      <w:r w:rsidR="00455DDA">
        <w:t xml:space="preserve"> implie</w:t>
      </w:r>
      <w:r>
        <w:t>s</w:t>
      </w:r>
      <w:r w:rsidR="002F1A2B">
        <w:t xml:space="preserve"> a</w:t>
      </w:r>
      <w:r w:rsidR="00455DDA">
        <w:t xml:space="preserve"> 2x2 </w:t>
      </w:r>
      <w:r w:rsidR="002F1A2B">
        <w:t xml:space="preserve">model </w:t>
      </w:r>
      <w:r>
        <w:t>describing</w:t>
      </w:r>
      <w:r w:rsidR="0055697B">
        <w:t xml:space="preserve"> the risk</w:t>
      </w:r>
      <w:r>
        <w:t>s</w:t>
      </w:r>
      <w:r w:rsidR="0055697B">
        <w:t xml:space="preserve"> associated with</w:t>
      </w:r>
      <w:r w:rsidR="00455DDA">
        <w:t xml:space="preserve"> both novel and existing technologies</w:t>
      </w:r>
      <w:r w:rsidR="0055697B">
        <w:t xml:space="preserve"> and </w:t>
      </w:r>
      <w:r w:rsidR="00455DDA">
        <w:t xml:space="preserve">their </w:t>
      </w:r>
      <w:r w:rsidR="0055697B">
        <w:t>application (Table x</w:t>
      </w:r>
      <w:r w:rsidR="0055697B" w:rsidRPr="00F10E19">
        <w:rPr>
          <w:highlight w:val="yellow"/>
        </w:rPr>
        <w:t>2x2</w:t>
      </w:r>
      <w:r w:rsidR="0055697B">
        <w:t xml:space="preserve">x). </w:t>
      </w:r>
      <w:r w:rsidRPr="006A6EEC">
        <w:rPr>
          <w:i/>
        </w:rPr>
        <w:t>T</w:t>
      </w:r>
      <w:r w:rsidR="0055697B" w:rsidRPr="00326C13">
        <w:rPr>
          <w:i/>
        </w:rPr>
        <w:t>echnochange</w:t>
      </w:r>
      <w:r w:rsidR="0055697B">
        <w:t xml:space="preserve"> refers to </w:t>
      </w:r>
      <w:r>
        <w:t xml:space="preserve">the highest-risk of combining </w:t>
      </w:r>
      <w:r w:rsidR="0055697B" w:rsidRPr="00823212">
        <w:rPr>
          <w:i/>
        </w:rPr>
        <w:t>novel</w:t>
      </w:r>
      <w:r w:rsidR="0055697B">
        <w:t xml:space="preserve"> applications of </w:t>
      </w:r>
      <w:r w:rsidR="0055697B" w:rsidRPr="00823212">
        <w:rPr>
          <w:i/>
        </w:rPr>
        <w:t>new</w:t>
      </w:r>
      <w:r>
        <w:t xml:space="preserve"> technologies</w:t>
      </w:r>
      <w:r w:rsidR="0055697B">
        <w:t xml:space="preserve">. </w:t>
      </w:r>
      <w:r w:rsidR="00455DDA">
        <w:t>T</w:t>
      </w:r>
      <w:r w:rsidR="00823212">
        <w:t>his high-risk</w:t>
      </w:r>
      <w:r w:rsidR="0055697B">
        <w:t xml:space="preserve"> </w:t>
      </w:r>
      <w:r>
        <w:t>path for</w:t>
      </w:r>
      <w:r w:rsidR="00823212">
        <w:t xml:space="preserve"> digital health is </w:t>
      </w:r>
      <w:r w:rsidR="00455DDA">
        <w:t xml:space="preserve">driven by </w:t>
      </w:r>
      <w:r w:rsidR="0055697B">
        <w:t xml:space="preserve">the relationship between </w:t>
      </w:r>
      <w:r w:rsidR="0055697B" w:rsidRPr="00326C13">
        <w:t>vendors who want to be first to market and buyers who want to be seen to innovate</w:t>
      </w:r>
      <w:r w:rsidR="0055697B">
        <w:t>. These incentives can encourage high risk</w:t>
      </w:r>
      <w:r w:rsidR="00823212">
        <w:t>s</w:t>
      </w:r>
      <w:r w:rsidR="0055697B">
        <w:t xml:space="preserve"> for associated </w:t>
      </w:r>
      <w:r>
        <w:t xml:space="preserve">large </w:t>
      </w:r>
      <w:r w:rsidR="0055697B">
        <w:t>rewards</w:t>
      </w:r>
      <w:r>
        <w:t xml:space="preserve"> but</w:t>
      </w:r>
      <w:r w:rsidR="0055697B">
        <w:t xml:space="preserve"> at the cost of patient safety. </w:t>
      </w:r>
      <w:r w:rsidR="002F1A2B">
        <w:t xml:space="preserve">It is important to note that health information systems are complex adaptive systems </w:t>
      </w:r>
      <w:r w:rsidR="002F1A2B">
        <w:rPr>
          <w:rFonts w:cstheme="minorHAnsi"/>
        </w:rPr>
        <w:fldChar w:fldCharType="begin" w:fldLock="1"/>
      </w:r>
      <w:r w:rsidR="002F1A2B">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Johnson, 2019)","plainTextFormattedCitation":"(Johnson, 2019)","previouslyFormattedCitation":"(Johnson, 2019)"},"properties":{"noteIndex":0},"schema":"https://github.com/citation-style-language/schema/raw/master/csl-citation.json"}</w:instrText>
      </w:r>
      <w:r w:rsidR="002F1A2B">
        <w:rPr>
          <w:rFonts w:cstheme="minorHAnsi"/>
        </w:rPr>
        <w:fldChar w:fldCharType="separate"/>
      </w:r>
      <w:r w:rsidR="002F1A2B" w:rsidRPr="00351A05">
        <w:rPr>
          <w:rFonts w:cstheme="minorHAnsi"/>
          <w:noProof/>
        </w:rPr>
        <w:t>(Johnson, 2019)</w:t>
      </w:r>
      <w:r w:rsidR="002F1A2B">
        <w:rPr>
          <w:rFonts w:cstheme="minorHAnsi"/>
        </w:rPr>
        <w:fldChar w:fldCharType="end"/>
      </w:r>
      <w:r w:rsidR="002F1A2B">
        <w:t>, so whether technology is introduced via familiar or novel applications, it is likely to have unforeseeable consequences.</w:t>
      </w:r>
    </w:p>
    <w:p w14:paraId="7C1B549E" w14:textId="77777777" w:rsidR="0055697B" w:rsidRDefault="0055697B" w:rsidP="0055697B"/>
    <w:tbl>
      <w:tblPr>
        <w:tblStyle w:val="TableGrid"/>
        <w:tblW w:w="0" w:type="auto"/>
        <w:jc w:val="center"/>
        <w:tblBorders>
          <w:bottom w:val="none" w:sz="0" w:space="0" w:color="auto"/>
        </w:tblBorders>
        <w:tblLook w:val="04A0" w:firstRow="1" w:lastRow="0" w:firstColumn="1" w:lastColumn="0" w:noHBand="0" w:noVBand="1"/>
      </w:tblPr>
      <w:tblGrid>
        <w:gridCol w:w="6237"/>
      </w:tblGrid>
      <w:tr w:rsidR="0055697B" w:rsidRPr="002820F4" w14:paraId="3087362F" w14:textId="77777777" w:rsidTr="0034034B">
        <w:trPr>
          <w:jc w:val="center"/>
        </w:trPr>
        <w:tc>
          <w:tcPr>
            <w:tcW w:w="6237" w:type="dxa"/>
            <w:tcBorders>
              <w:top w:val="nil"/>
              <w:left w:val="nil"/>
              <w:bottom w:val="single" w:sz="4" w:space="0" w:color="auto"/>
              <w:right w:val="nil"/>
            </w:tcBorders>
          </w:tcPr>
          <w:p w14:paraId="3F8A1CFF" w14:textId="537C49CB" w:rsidR="0055697B" w:rsidRPr="002820F4" w:rsidRDefault="0055697B" w:rsidP="00834B1B">
            <w:pPr>
              <w:rPr>
                <w:sz w:val="20"/>
              </w:rPr>
            </w:pPr>
            <w:r w:rsidRPr="002820F4">
              <w:rPr>
                <w:b/>
                <w:sz w:val="20"/>
              </w:rPr>
              <w:t>Table x</w:t>
            </w:r>
            <w:r w:rsidRPr="002820F4">
              <w:rPr>
                <w:b/>
                <w:sz w:val="20"/>
                <w:shd w:val="clear" w:color="auto" w:fill="FFFF00"/>
              </w:rPr>
              <w:t>2x2</w:t>
            </w:r>
            <w:r w:rsidRPr="002820F4">
              <w:rPr>
                <w:b/>
                <w:sz w:val="20"/>
              </w:rPr>
              <w:t>x</w:t>
            </w:r>
            <w:r w:rsidRPr="002820F4">
              <w:rPr>
                <w:sz w:val="20"/>
              </w:rPr>
              <w:t xml:space="preserve"> Contingency table illustrating the risk categories associated with interactions of novel and existing technology and its application. Adapted from </w:t>
            </w:r>
            <w:r w:rsidRPr="002820F4">
              <w:rPr>
                <w:sz w:val="20"/>
              </w:rPr>
              <w:fldChar w:fldCharType="begin" w:fldLock="1"/>
            </w:r>
            <w:r w:rsidR="0033179C">
              <w:rPr>
                <w:sz w:val="20"/>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Markus, 2004)","manualFormatting":"Markus (2004)","plainTextFormattedCitation":"(Markus, 2004)","previouslyFormattedCitation":"(Markus, 2004)"},"properties":{"noteIndex":0},"schema":"https://github.com/citation-style-language/schema/raw/master/csl-citation.json"}</w:instrText>
            </w:r>
            <w:r w:rsidRPr="002820F4">
              <w:rPr>
                <w:sz w:val="20"/>
              </w:rPr>
              <w:fldChar w:fldCharType="separate"/>
            </w:r>
            <w:r w:rsidRPr="002820F4">
              <w:rPr>
                <w:noProof/>
                <w:sz w:val="20"/>
              </w:rPr>
              <w:t>Markus (2004)</w:t>
            </w:r>
            <w:r w:rsidRPr="002820F4">
              <w:rPr>
                <w:sz w:val="20"/>
              </w:rPr>
              <w:fldChar w:fldCharType="end"/>
            </w:r>
            <w:r w:rsidRPr="002820F4">
              <w:rPr>
                <w:sz w:val="20"/>
              </w:rPr>
              <w:t>.</w:t>
            </w:r>
          </w:p>
        </w:tc>
      </w:tr>
      <w:tr w:rsidR="0055697B" w14:paraId="5D8C918A" w14:textId="77777777" w:rsidTr="0034034B">
        <w:trPr>
          <w:jc w:val="center"/>
        </w:trPr>
        <w:tc>
          <w:tcPr>
            <w:tcW w:w="6237" w:type="dxa"/>
            <w:tcBorders>
              <w:top w:val="single" w:sz="4" w:space="0" w:color="auto"/>
              <w:left w:val="nil"/>
              <w:bottom w:val="nil"/>
              <w:right w:val="nil"/>
            </w:tcBorders>
          </w:tcPr>
          <w:tbl>
            <w:tblPr>
              <w:tblStyle w:val="TableGrid"/>
              <w:tblpPr w:leftFromText="180" w:rightFromText="180" w:vertAnchor="text" w:horzAnchor="margin" w:tblpXSpec="center" w:tblpY="35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7"/>
              <w:gridCol w:w="1210"/>
              <w:gridCol w:w="1210"/>
            </w:tblGrid>
            <w:tr w:rsidR="0055697B" w14:paraId="378B194E" w14:textId="77777777" w:rsidTr="00883287">
              <w:tc>
                <w:tcPr>
                  <w:tcW w:w="1427" w:type="dxa"/>
                  <w:tcBorders>
                    <w:bottom w:val="single" w:sz="4" w:space="0" w:color="auto"/>
                    <w:right w:val="single" w:sz="4" w:space="0" w:color="auto"/>
                  </w:tcBorders>
                </w:tcPr>
                <w:p w14:paraId="4E3670DB" w14:textId="77777777" w:rsidR="0055697B" w:rsidRDefault="0055697B" w:rsidP="00834B1B">
                  <w:pPr>
                    <w:spacing w:before="120" w:after="120"/>
                  </w:pPr>
                </w:p>
              </w:tc>
              <w:tc>
                <w:tcPr>
                  <w:tcW w:w="1210" w:type="dxa"/>
                  <w:tcBorders>
                    <w:left w:val="single" w:sz="4" w:space="0" w:color="auto"/>
                    <w:bottom w:val="single" w:sz="4" w:space="0" w:color="auto"/>
                  </w:tcBorders>
                </w:tcPr>
                <w:p w14:paraId="19945BDA" w14:textId="77777777" w:rsidR="0055697B" w:rsidRPr="002820F4" w:rsidRDefault="0055697B" w:rsidP="00834B1B">
                  <w:pPr>
                    <w:spacing w:before="120" w:after="120"/>
                    <w:jc w:val="center"/>
                    <w:rPr>
                      <w:i/>
                    </w:rPr>
                  </w:pPr>
                  <w:r w:rsidRPr="002820F4">
                    <w:rPr>
                      <w:i/>
                    </w:rPr>
                    <w:t>New technology</w:t>
                  </w:r>
                </w:p>
              </w:tc>
              <w:tc>
                <w:tcPr>
                  <w:tcW w:w="1210" w:type="dxa"/>
                  <w:tcBorders>
                    <w:bottom w:val="single" w:sz="4" w:space="0" w:color="auto"/>
                  </w:tcBorders>
                </w:tcPr>
                <w:p w14:paraId="6B9468F3" w14:textId="77777777" w:rsidR="0055697B" w:rsidRPr="002820F4" w:rsidRDefault="0055697B" w:rsidP="00834B1B">
                  <w:pPr>
                    <w:spacing w:before="120" w:after="120"/>
                    <w:jc w:val="center"/>
                    <w:rPr>
                      <w:i/>
                    </w:rPr>
                  </w:pPr>
                  <w:r w:rsidRPr="002820F4">
                    <w:rPr>
                      <w:i/>
                    </w:rPr>
                    <w:t>Existing technology</w:t>
                  </w:r>
                </w:p>
              </w:tc>
            </w:tr>
            <w:tr w:rsidR="0055697B" w14:paraId="5F5F6613" w14:textId="77777777" w:rsidTr="00883287">
              <w:tc>
                <w:tcPr>
                  <w:tcW w:w="1427" w:type="dxa"/>
                  <w:tcBorders>
                    <w:top w:val="single" w:sz="4" w:space="0" w:color="auto"/>
                    <w:right w:val="single" w:sz="4" w:space="0" w:color="auto"/>
                  </w:tcBorders>
                </w:tcPr>
                <w:p w14:paraId="6E5695E2" w14:textId="77777777" w:rsidR="0055697B" w:rsidRPr="002820F4" w:rsidRDefault="0055697B" w:rsidP="00834B1B">
                  <w:pPr>
                    <w:spacing w:before="120" w:after="120"/>
                    <w:rPr>
                      <w:i/>
                    </w:rPr>
                  </w:pPr>
                  <w:r w:rsidRPr="002820F4">
                    <w:rPr>
                      <w:i/>
                    </w:rPr>
                    <w:t>Novel application</w:t>
                  </w:r>
                </w:p>
              </w:tc>
              <w:tc>
                <w:tcPr>
                  <w:tcW w:w="1210" w:type="dxa"/>
                  <w:tcBorders>
                    <w:top w:val="single" w:sz="4" w:space="0" w:color="auto"/>
                    <w:left w:val="single" w:sz="4" w:space="0" w:color="auto"/>
                  </w:tcBorders>
                  <w:vAlign w:val="center"/>
                </w:tcPr>
                <w:p w14:paraId="0AC0E30F" w14:textId="77777777" w:rsidR="0055697B" w:rsidRDefault="0055697B" w:rsidP="00834B1B">
                  <w:pPr>
                    <w:spacing w:before="120" w:after="120"/>
                    <w:jc w:val="center"/>
                  </w:pPr>
                  <w:r>
                    <w:t>High risk</w:t>
                  </w:r>
                </w:p>
              </w:tc>
              <w:tc>
                <w:tcPr>
                  <w:tcW w:w="1210" w:type="dxa"/>
                  <w:tcBorders>
                    <w:top w:val="single" w:sz="4" w:space="0" w:color="auto"/>
                  </w:tcBorders>
                  <w:vAlign w:val="center"/>
                </w:tcPr>
                <w:p w14:paraId="24D375EA" w14:textId="77777777" w:rsidR="0055697B" w:rsidRDefault="0055697B" w:rsidP="00834B1B">
                  <w:pPr>
                    <w:spacing w:before="120" w:after="120"/>
                    <w:jc w:val="center"/>
                  </w:pPr>
                  <w:r>
                    <w:t>Moderate risk</w:t>
                  </w:r>
                </w:p>
              </w:tc>
            </w:tr>
            <w:tr w:rsidR="0055697B" w14:paraId="22DEE273" w14:textId="77777777" w:rsidTr="00883287">
              <w:tc>
                <w:tcPr>
                  <w:tcW w:w="1427" w:type="dxa"/>
                  <w:tcBorders>
                    <w:right w:val="single" w:sz="4" w:space="0" w:color="auto"/>
                  </w:tcBorders>
                </w:tcPr>
                <w:p w14:paraId="69DBDF76" w14:textId="77777777" w:rsidR="0055697B" w:rsidRPr="002820F4" w:rsidRDefault="0055697B" w:rsidP="00834B1B">
                  <w:pPr>
                    <w:spacing w:before="120" w:after="120"/>
                    <w:rPr>
                      <w:i/>
                    </w:rPr>
                  </w:pPr>
                  <w:r w:rsidRPr="002820F4">
                    <w:rPr>
                      <w:i/>
                    </w:rPr>
                    <w:t>Familiar application</w:t>
                  </w:r>
                </w:p>
              </w:tc>
              <w:tc>
                <w:tcPr>
                  <w:tcW w:w="1210" w:type="dxa"/>
                  <w:tcBorders>
                    <w:left w:val="single" w:sz="4" w:space="0" w:color="auto"/>
                  </w:tcBorders>
                  <w:vAlign w:val="center"/>
                </w:tcPr>
                <w:p w14:paraId="331895AC" w14:textId="77777777" w:rsidR="0055697B" w:rsidRDefault="0055697B" w:rsidP="00834B1B">
                  <w:pPr>
                    <w:spacing w:before="120" w:after="120"/>
                    <w:jc w:val="center"/>
                  </w:pPr>
                  <w:r>
                    <w:t>Moderate risk</w:t>
                  </w:r>
                </w:p>
              </w:tc>
              <w:tc>
                <w:tcPr>
                  <w:tcW w:w="1210" w:type="dxa"/>
                  <w:vAlign w:val="center"/>
                </w:tcPr>
                <w:p w14:paraId="5132BF3A" w14:textId="77777777" w:rsidR="0055697B" w:rsidRDefault="0055697B" w:rsidP="00834B1B">
                  <w:pPr>
                    <w:spacing w:before="120" w:after="120"/>
                    <w:jc w:val="center"/>
                  </w:pPr>
                  <w:r>
                    <w:t>Low risk</w:t>
                  </w:r>
                </w:p>
              </w:tc>
            </w:tr>
          </w:tbl>
          <w:p w14:paraId="38D4FA21" w14:textId="0664EE54" w:rsidR="00883287" w:rsidRDefault="00883287" w:rsidP="00883287">
            <w:pPr>
              <w:spacing w:before="120"/>
            </w:pPr>
          </w:p>
        </w:tc>
      </w:tr>
      <w:tr w:rsidR="0034034B" w14:paraId="69EE7255" w14:textId="77777777" w:rsidTr="0034034B">
        <w:trPr>
          <w:jc w:val="center"/>
        </w:trPr>
        <w:tc>
          <w:tcPr>
            <w:tcW w:w="6237" w:type="dxa"/>
            <w:tcBorders>
              <w:top w:val="nil"/>
              <w:left w:val="nil"/>
              <w:bottom w:val="single" w:sz="4" w:space="0" w:color="auto"/>
              <w:right w:val="nil"/>
            </w:tcBorders>
          </w:tcPr>
          <w:p w14:paraId="17992A0A" w14:textId="77777777" w:rsidR="0034034B" w:rsidRDefault="0034034B" w:rsidP="00834B1B">
            <w:pPr>
              <w:spacing w:before="120" w:after="120"/>
            </w:pPr>
          </w:p>
        </w:tc>
      </w:tr>
    </w:tbl>
    <w:p w14:paraId="2E2864CF" w14:textId="77777777" w:rsidR="0055697B" w:rsidRDefault="0055697B" w:rsidP="00484E71"/>
    <w:p w14:paraId="3BB0EAC7" w14:textId="61CF76D7" w:rsidR="0032493D" w:rsidRDefault="006A6EEC" w:rsidP="0032493D">
      <w:r>
        <w:t>Whether digital health evolves along high, moderate or low risk paths, many c</w:t>
      </w:r>
      <w:r w:rsidR="00484E71">
        <w:t xml:space="preserve">hallenges posed by </w:t>
      </w:r>
      <w:r w:rsidR="00D10464">
        <w:t xml:space="preserve">increasingly-complex </w:t>
      </w:r>
      <w:r w:rsidR="00823212">
        <w:t>digital health</w:t>
      </w:r>
      <w:r w:rsidR="00D10464">
        <w:t xml:space="preserve"> </w:t>
      </w:r>
      <w:r>
        <w:t xml:space="preserve">are </w:t>
      </w:r>
      <w:commentRangeStart w:id="2"/>
      <w:r>
        <w:t>similar</w:t>
      </w:r>
      <w:commentRangeEnd w:id="2"/>
      <w:r>
        <w:rPr>
          <w:rStyle w:val="CommentReference"/>
        </w:rPr>
        <w:commentReference w:id="2"/>
      </w:r>
      <w:r w:rsidR="004E5CE1">
        <w:t>:</w:t>
      </w:r>
      <w:r w:rsidR="00484E71" w:rsidRPr="0032493D">
        <w:t xml:space="preserve"> </w:t>
      </w:r>
      <w:r w:rsidR="00D10464">
        <w:t xml:space="preserve">innovations </w:t>
      </w:r>
      <w:r w:rsidR="00484E71" w:rsidRPr="0032493D">
        <w:t xml:space="preserve">are </w:t>
      </w:r>
      <w:r w:rsidR="00E124EC">
        <w:t>un</w:t>
      </w:r>
      <w:r w:rsidR="00484E71" w:rsidRPr="0032493D">
        <w:t xml:space="preserve">likely to be equally affordable </w:t>
      </w:r>
      <w:r w:rsidR="00E124EC">
        <w:t>and</w:t>
      </w:r>
      <w:r w:rsidR="00E124EC" w:rsidRPr="0032493D">
        <w:t xml:space="preserve"> </w:t>
      </w:r>
      <w:r w:rsidR="00484E71" w:rsidRPr="0032493D">
        <w:t xml:space="preserve">available for all </w:t>
      </w:r>
      <w:r w:rsidR="00484E71" w:rsidRPr="0032493D">
        <w:fldChar w:fldCharType="begin" w:fldLock="1"/>
      </w:r>
      <w:r w:rsidR="008E3903">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McAuley, 2014; Robinson &lt;i&gt;et al.&lt;/i&gt;, 2015; Lupton, 2017; Banerjee, 2019)","plainTextFormattedCitation":"(McAuley, 2014; Robinson et al., 2015; Lupton, 2017; Banerjee, 2019)","previouslyFormattedCitation":"(McAuley, 2014; Robinson &lt;i&gt;et al.&lt;/i&gt;, 2015; Lupton, 2017; Banerjee, 2019)"},"properties":{"noteIndex":0},"schema":"https://github.com/citation-style-language/schema/raw/master/csl-citation.json"}</w:instrText>
      </w:r>
      <w:r w:rsidR="00484E71" w:rsidRPr="0032493D">
        <w:fldChar w:fldCharType="separate"/>
      </w:r>
      <w:r w:rsidR="00351A05" w:rsidRPr="00351A05">
        <w:rPr>
          <w:noProof/>
        </w:rPr>
        <w:t xml:space="preserve">(McAuley, 2014; Robinson </w:t>
      </w:r>
      <w:r w:rsidR="00351A05" w:rsidRPr="00351A05">
        <w:rPr>
          <w:i/>
          <w:noProof/>
        </w:rPr>
        <w:t>et al.</w:t>
      </w:r>
      <w:r w:rsidR="00351A05" w:rsidRPr="00351A05">
        <w:rPr>
          <w:noProof/>
        </w:rPr>
        <w:t>, 2015; Lupton, 2017; Banerjee, 2019)</w:t>
      </w:r>
      <w:r w:rsidR="00484E71" w:rsidRPr="0032493D">
        <w:fldChar w:fldCharType="end"/>
      </w:r>
      <w:r w:rsidR="00484E71" w:rsidRPr="0032493D">
        <w:t xml:space="preserve">; </w:t>
      </w:r>
      <w:r w:rsidRPr="0032493D">
        <w:t xml:space="preserve">algorithms and models </w:t>
      </w:r>
      <w:r>
        <w:t xml:space="preserve">are of transient relevance </w:t>
      </w:r>
      <w:r w:rsidR="0032493D" w:rsidRPr="0032493D">
        <w:fldChar w:fldCharType="begin" w:fldLock="1"/>
      </w:r>
      <w:r w:rsidR="008E3903">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lt;i&gt;et al.&lt;/i&gt;, 2018)"},"properties":{"noteIndex":0},"schema":"https://github.com/citation-style-language/schema/raw/master/csl-citation.json"}</w:instrText>
      </w:r>
      <w:r w:rsidR="0032493D" w:rsidRPr="0032493D">
        <w:fldChar w:fldCharType="separate"/>
      </w:r>
      <w:r w:rsidR="00351A05" w:rsidRPr="00351A05">
        <w:rPr>
          <w:noProof/>
        </w:rPr>
        <w:t xml:space="preserve">(Jenkins </w:t>
      </w:r>
      <w:r w:rsidR="00351A05" w:rsidRPr="00351A05">
        <w:rPr>
          <w:i/>
          <w:noProof/>
        </w:rPr>
        <w:t>et al.</w:t>
      </w:r>
      <w:r w:rsidR="00351A05" w:rsidRPr="00351A05">
        <w:rPr>
          <w:noProof/>
        </w:rPr>
        <w:t>, 2018)</w:t>
      </w:r>
      <w:r w:rsidR="0032493D" w:rsidRPr="0032493D">
        <w:fldChar w:fldCharType="end"/>
      </w:r>
      <w:r w:rsidR="0032493D" w:rsidRPr="0032493D">
        <w:t xml:space="preserve">; </w:t>
      </w:r>
      <w:r>
        <w:t xml:space="preserve">there has been a </w:t>
      </w:r>
      <w:r w:rsidR="0032493D" w:rsidRPr="0032493D">
        <w:t xml:space="preserve">a continued lack of </w:t>
      </w:r>
      <w:r w:rsidR="0032493D">
        <w:t>sufficient</w:t>
      </w:r>
      <w:r w:rsidR="0032493D" w:rsidRPr="0032493D">
        <w:t xml:space="preserve"> testing, despite </w:t>
      </w:r>
      <w:r w:rsidR="0032493D">
        <w:t xml:space="preserve">early </w:t>
      </w:r>
      <w:r w:rsidR="0032493D" w:rsidRPr="0032493D">
        <w:t xml:space="preserve">calls </w:t>
      </w:r>
      <w:r w:rsidR="0032493D" w:rsidRPr="0032493D">
        <w:fldChar w:fldCharType="begin" w:fldLock="1"/>
      </w:r>
      <w:r w:rsidR="008E3903">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eveson, 1986)","plainTextFormattedCitation":"(Leveson, 1986)","previouslyFormattedCitation":"(Leveson, 1986)"},"properties":{"noteIndex":0},"schema":"https://github.com/citation-style-language/schema/raw/master/csl-citation.json"}</w:instrText>
      </w:r>
      <w:r w:rsidR="0032493D" w:rsidRPr="0032493D">
        <w:fldChar w:fldCharType="separate"/>
      </w:r>
      <w:r w:rsidR="00351A05" w:rsidRPr="00351A05">
        <w:rPr>
          <w:noProof/>
        </w:rPr>
        <w:t>(Leveson, 1986)</w:t>
      </w:r>
      <w:r w:rsidR="0032493D" w:rsidRPr="0032493D">
        <w:fldChar w:fldCharType="end"/>
      </w:r>
      <w:r w:rsidR="00D10464">
        <w:t xml:space="preserve">; societal challenges like an aging population </w:t>
      </w:r>
      <w:r w:rsidR="00D10464">
        <w:lastRenderedPageBreak/>
        <w:fldChar w:fldCharType="begin" w:fldLock="1"/>
      </w:r>
      <w:r w:rsidR="008E3903">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Pilotto, Boi and Petermans, 2018)","plainTextFormattedCitation":"(Pilotto, Boi and Petermans, 2018)","previouslyFormattedCitation":"(Pilotto, Boi and Petermans, 2018)"},"properties":{"noteIndex":0},"schema":"https://github.com/citation-style-language/schema/raw/master/csl-citation.json"}</w:instrText>
      </w:r>
      <w:r w:rsidR="00D10464">
        <w:fldChar w:fldCharType="separate"/>
      </w:r>
      <w:r w:rsidR="00351A05" w:rsidRPr="00351A05">
        <w:rPr>
          <w:noProof/>
        </w:rPr>
        <w:t>(Pilotto, Boi and Petermans, 2018)</w:t>
      </w:r>
      <w:r w:rsidR="00D10464">
        <w:fldChar w:fldCharType="end"/>
      </w:r>
      <w:r w:rsidR="007551CF">
        <w:t>;</w:t>
      </w:r>
      <w:r w:rsidR="000D3D43">
        <w:t xml:space="preserve"> and legal and political jurisdiction </w:t>
      </w:r>
      <w:r w:rsidR="000D3D43">
        <w:fldChar w:fldCharType="begin" w:fldLock="1"/>
      </w:r>
      <w:r w:rsidR="008E3903">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Wismar &lt;i&gt;et al.&lt;/i&gt;, 2011)","plainTextFormattedCitation":"(Wismar et al., 2011)","previouslyFormattedCitation":"(Wismar &lt;i&gt;et al.&lt;/i&gt;, 2011)"},"properties":{"noteIndex":0},"schema":"https://github.com/citation-style-language/schema/raw/master/csl-citation.json"}</w:instrText>
      </w:r>
      <w:r w:rsidR="000D3D43">
        <w:fldChar w:fldCharType="separate"/>
      </w:r>
      <w:r w:rsidR="00351A05" w:rsidRPr="00351A05">
        <w:rPr>
          <w:noProof/>
        </w:rPr>
        <w:t xml:space="preserve">(Wismar </w:t>
      </w:r>
      <w:r w:rsidR="00351A05" w:rsidRPr="00351A05">
        <w:rPr>
          <w:i/>
          <w:noProof/>
        </w:rPr>
        <w:t>et al.</w:t>
      </w:r>
      <w:r w:rsidR="00351A05" w:rsidRPr="00351A05">
        <w:rPr>
          <w:noProof/>
        </w:rPr>
        <w:t>, 2011)</w:t>
      </w:r>
      <w:r w:rsidR="000D3D43">
        <w:fldChar w:fldCharType="end"/>
      </w:r>
      <w:r w:rsidR="000D3D43">
        <w:t>.</w:t>
      </w:r>
      <w:r w:rsidR="00427C91">
        <w:t xml:space="preserve"> Each of these challenges </w:t>
      </w:r>
      <w:r w:rsidR="006B300B">
        <w:t xml:space="preserve">are associated with </w:t>
      </w:r>
      <w:r w:rsidR="00427C91">
        <w:t xml:space="preserve">known </w:t>
      </w:r>
      <w:r w:rsidR="006B300B">
        <w:t xml:space="preserve">and unknown </w:t>
      </w:r>
      <w:r w:rsidR="00427C91">
        <w:t xml:space="preserve">implications for patient safety, which </w:t>
      </w:r>
      <w:r w:rsidR="006B300B">
        <w:t>need to be addressed for responsible provision of healthcare.</w:t>
      </w:r>
      <w:r w:rsidR="00D9344B">
        <w:t xml:space="preserve"> </w:t>
      </w:r>
      <w:r>
        <w:t>Hence, t</w:t>
      </w:r>
      <w:r w:rsidR="00F27F17">
        <w:t>here is</w:t>
      </w:r>
      <w:r>
        <w:t xml:space="preserve"> </w:t>
      </w:r>
      <w:r w:rsidR="00F27F17">
        <w:t xml:space="preserve">a need for rigorous study of the relationship between </w:t>
      </w:r>
      <w:r w:rsidR="00823212">
        <w:t>emerging digital</w:t>
      </w:r>
      <w:r w:rsidR="00F27F17">
        <w:t xml:space="preserve"> </w:t>
      </w:r>
      <w:r>
        <w:t xml:space="preserve">health </w:t>
      </w:r>
      <w:r w:rsidR="00F27F17">
        <w:t xml:space="preserve">and patient safety, i.e. a </w:t>
      </w:r>
      <w:r w:rsidR="007F0FFA">
        <w:t xml:space="preserve">Patient </w:t>
      </w:r>
      <w:r w:rsidR="00C07E6D">
        <w:t>Safety Informatics.</w:t>
      </w:r>
    </w:p>
    <w:p w14:paraId="5EF650BB" w14:textId="1B70F77F" w:rsidR="00823212" w:rsidRDefault="00823212" w:rsidP="0032493D">
      <w:pPr>
        <w:rPr>
          <w:color w:val="4472C4" w:themeColor="accent5"/>
        </w:rPr>
      </w:pPr>
    </w:p>
    <w:p w14:paraId="57D38080" w14:textId="7FF1ECA6" w:rsidR="00823212" w:rsidRDefault="0033179C" w:rsidP="00823212">
      <w:pPr>
        <w:pStyle w:val="Heading2"/>
      </w:pPr>
      <w:r>
        <w:t>Patient Safety Informatics</w:t>
      </w:r>
    </w:p>
    <w:p w14:paraId="02070CF9" w14:textId="3E1EFF2C" w:rsidR="0075274E" w:rsidRDefault="00EE199C" w:rsidP="00DE526B">
      <w:r>
        <w:t xml:space="preserve">Although there is no official definition of </w:t>
      </w:r>
      <w:r w:rsidR="00217673">
        <w:t xml:space="preserve">Patient </w:t>
      </w:r>
      <w:r>
        <w:t>Safety Informatics, t</w:t>
      </w:r>
      <w:r w:rsidR="00151E77">
        <w:t>he International Medical Informatics Association working group on ‘Health Informatics for Patient Safety’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r>
        <w:rPr>
          <w:i/>
        </w:rPr>
        <w:t xml:space="preserve"> </w:t>
      </w:r>
      <w:r w:rsidRPr="00D9344B">
        <w:t>[and</w:t>
      </w:r>
      <w:r>
        <w:t xml:space="preserve"> focusing on</w:t>
      </w:r>
      <w:r w:rsidRPr="00D9344B">
        <w:t>]</w:t>
      </w:r>
      <w:r>
        <w:rPr>
          <w:i/>
        </w:rPr>
        <w:t xml:space="preserve"> </w:t>
      </w:r>
      <w:r w:rsidR="00151E77" w:rsidRPr="00357A11">
        <w:rPr>
          <w:i/>
        </w:rPr>
        <w:t>how healthcare information systems can improve patient safety, as well as identifying and rectifying safety issues</w:t>
      </w:r>
      <w:r w:rsidR="00151E77">
        <w:t xml:space="preserve">” </w:t>
      </w:r>
      <w:r w:rsidR="00151E77">
        <w:fldChar w:fldCharType="begin" w:fldLock="1"/>
      </w:r>
      <w:r w:rsidR="008E3903">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IMIA WG7, 2018)","plainTextFormattedCitation":"(IMIA WG7, 2018)","previouslyFormattedCitation":"(IMIA WG7, 2018)"},"properties":{"noteIndex":0},"schema":"https://github.com/citation-style-language/schema/raw/master/csl-citation.json"}</w:instrText>
      </w:r>
      <w:r w:rsidR="00151E77">
        <w:fldChar w:fldCharType="separate"/>
      </w:r>
      <w:r w:rsidR="00351A05" w:rsidRPr="00351A05">
        <w:rPr>
          <w:noProof/>
        </w:rPr>
        <w:t>(IMIA WG7, 2018)</w:t>
      </w:r>
      <w:r w:rsidR="00151E77">
        <w:fldChar w:fldCharType="end"/>
      </w:r>
      <w:r w:rsidR="00151E77">
        <w:t>.</w:t>
      </w:r>
      <w:r w:rsidR="004E5CE1">
        <w:t xml:space="preserve"> This scope is exemplified in </w:t>
      </w:r>
      <w:r w:rsidR="004E5CE1" w:rsidRPr="00322A06">
        <w:fldChar w:fldCharType="begin" w:fldLock="1"/>
      </w:r>
      <w:r w:rsidR="008E3903">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nd Sittig, 2016)","manualFormatting":"Singh and Sittig's (2016)","plainTextFormattedCitation":"(Singh and Sittig, 2016)","previouslyFormattedCitation":"(Singh and Sittig, 2016)"},"properties":{"noteIndex":0},"schema":"https://github.com/citation-style-language/schema/raw/master/csl-citation.json"}</w:instrText>
      </w:r>
      <w:r w:rsidR="004E5CE1" w:rsidRPr="00322A06">
        <w:fldChar w:fldCharType="separate"/>
      </w:r>
      <w:r w:rsidR="004E5CE1" w:rsidRPr="00322A06">
        <w:rPr>
          <w:noProof/>
        </w:rPr>
        <w:t>Singh and Sittig</w:t>
      </w:r>
      <w:r w:rsidR="004E5CE1">
        <w:rPr>
          <w:noProof/>
        </w:rPr>
        <w:t>'s</w:t>
      </w:r>
      <w:r w:rsidR="004E5CE1" w:rsidRPr="00322A06">
        <w:rPr>
          <w:noProof/>
        </w:rPr>
        <w:t xml:space="preserve"> (2016)</w:t>
      </w:r>
      <w:r w:rsidR="004E5CE1" w:rsidRPr="00322A06">
        <w:fldChar w:fldCharType="end"/>
      </w:r>
      <w:r w:rsidR="004E5CE1" w:rsidRPr="00322A06">
        <w:t xml:space="preserve"> Health Information Technology Safety Measurement Framework</w:t>
      </w:r>
      <w:r w:rsidR="00CF5587">
        <w:t>,</w:t>
      </w:r>
      <w:r w:rsidR="00D9344B">
        <w:t xml:space="preserve"> </w:t>
      </w:r>
      <w:r w:rsidR="00CF5587">
        <w:t xml:space="preserve">which </w:t>
      </w:r>
      <w:r w:rsidR="004E5CE1">
        <w:t>defines three safety domains</w:t>
      </w:r>
      <w:r w:rsidR="00942589">
        <w:t xml:space="preserve"> embedded in a socio-technical work system</w:t>
      </w:r>
      <w:r w:rsidR="004E5CE1">
        <w:t xml:space="preserve">: safe </w:t>
      </w:r>
      <w:r w:rsidR="00FE5B63">
        <w:t>health information technology</w:t>
      </w:r>
      <w:r w:rsidR="004E5CE1">
        <w:t xml:space="preserve">, safe use of </w:t>
      </w:r>
      <w:r w:rsidR="00FE5B63">
        <w:t>health information technology</w:t>
      </w:r>
      <w:r w:rsidR="004E5CE1">
        <w:t xml:space="preserve">, and using </w:t>
      </w:r>
      <w:r w:rsidR="00FE5B63">
        <w:t>health information technology</w:t>
      </w:r>
      <w:r w:rsidR="004E5CE1">
        <w:t xml:space="preserve"> to improve safety.</w:t>
      </w:r>
      <w:r w:rsidR="00533E22">
        <w:t xml:space="preserve"> The following paragraphs are in support of our proposed definition of Patient Safety Informatics: the study of patient-safety-related information in healthcare systems.</w:t>
      </w:r>
    </w:p>
    <w:p w14:paraId="7E0AFA1D" w14:textId="17CCDB90" w:rsidR="00DE526B" w:rsidRDefault="0075274E" w:rsidP="00DE526B">
      <w:r w:rsidRPr="00CC5C52">
        <w:rPr>
          <w:i/>
        </w:rPr>
        <w:t>Informatics</w:t>
      </w:r>
      <w:r>
        <w:t xml:space="preserve"> </w:t>
      </w:r>
      <w:r w:rsidR="00CC5C52">
        <w:t>is</w:t>
      </w:r>
      <w:r>
        <w:t xml:space="preserve"> the interdisciplinary study of information and its environment </w:t>
      </w:r>
      <w:r>
        <w:fldChar w:fldCharType="begin" w:fldLock="1"/>
      </w:r>
      <w:r w:rsidR="00FC5386">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f1e6eef3-5fb5-4593-8949-a55f8e59f20c"]}],"mendeley":{"formattedCitation":"(Gammack, Hobbs and Pigott, 2011)","plainTextFormattedCitation":"(Gammack, Hobbs and Pigott, 2011)","previouslyFormattedCitation":"(Gammack, Hobbs and Pigott, 2011)"},"properties":{"noteIndex":0},"schema":"https://github.com/citation-style-language/schema/raw/master/csl-citation.json"}</w:instrText>
      </w:r>
      <w:r>
        <w:fldChar w:fldCharType="separate"/>
      </w:r>
      <w:r w:rsidRPr="0075274E">
        <w:rPr>
          <w:noProof/>
        </w:rPr>
        <w:t>(Gammack, Hobbs and Pigott, 2011)</w:t>
      </w:r>
      <w:r>
        <w:fldChar w:fldCharType="end"/>
      </w:r>
      <w:r>
        <w:t xml:space="preserve"> with i</w:t>
      </w:r>
      <w:r w:rsidR="00217673" w:rsidRPr="00217673">
        <w:t xml:space="preserve">nformation flow </w:t>
      </w:r>
      <w:r w:rsidR="00DE526B">
        <w:t xml:space="preserve">recognised as </w:t>
      </w:r>
      <w:r w:rsidR="00217673" w:rsidRPr="00217673">
        <w:t>key to system safety, as a vital resource and as a reflection of safety culture</w:t>
      </w:r>
      <w:r w:rsidR="00217673">
        <w:t xml:space="preserve"> </w:t>
      </w:r>
      <w:r w:rsidR="00217673">
        <w:fldChar w:fldCharType="begin" w:fldLock="1"/>
      </w:r>
      <w:r w:rsidR="00217673">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9b81cb49-5b85-4cc7-a687-b4da113ba0e0"]}],"mendeley":{"formattedCitation":"(Westrum, 2014)","plainTextFormattedCitation":"(Westrum, 2014)","previouslyFormattedCitation":"(Westrum, 2014)"},"properties":{"noteIndex":0},"schema":"https://github.com/citation-style-language/schema/raw/master/csl-citation.json"}</w:instrText>
      </w:r>
      <w:r w:rsidR="00217673">
        <w:fldChar w:fldCharType="separate"/>
      </w:r>
      <w:r w:rsidR="00217673" w:rsidRPr="00217673">
        <w:rPr>
          <w:noProof/>
        </w:rPr>
        <w:t>(Westrum, 2014)</w:t>
      </w:r>
      <w:r w:rsidR="00217673">
        <w:fldChar w:fldCharType="end"/>
      </w:r>
      <w:r w:rsidR="00217673">
        <w:t>.</w:t>
      </w:r>
      <w:r w:rsidR="00DE526B">
        <w:t xml:space="preserve"> Safety informatics is a relatively new concept </w:t>
      </w:r>
      <w:r w:rsidR="00533E22">
        <w:t>with a</w:t>
      </w:r>
      <w:r w:rsidR="00CC5C52">
        <w:t xml:space="preserve"> proposed </w:t>
      </w:r>
      <w:r w:rsidR="00DE526B">
        <w:t xml:space="preserve">definition </w:t>
      </w:r>
      <w:r w:rsidR="00CC5C52">
        <w:t xml:space="preserve">as </w:t>
      </w:r>
      <w:r w:rsidR="00533E22">
        <w:t xml:space="preserve">a </w:t>
      </w:r>
      <w:r w:rsidR="00DE526B">
        <w:t xml:space="preserve">scientific discipline </w:t>
      </w:r>
      <w:r w:rsidR="00CC5C52">
        <w:t>studying</w:t>
      </w:r>
      <w:r w:rsidR="00DE526B">
        <w:t xml:space="preserve"> safety information and </w:t>
      </w:r>
      <w:r w:rsidR="00CC5C52">
        <w:t xml:space="preserve">its </w:t>
      </w:r>
      <w:r w:rsidR="00DE526B">
        <w:t>mechanisms to address the lack of safety information in safety management</w:t>
      </w:r>
      <w:r w:rsidR="00CC5C52">
        <w:t xml:space="preserve"> </w:t>
      </w:r>
      <w:r w:rsidR="00CC5C52">
        <w:fldChar w:fldCharType="begin" w:fldLock="1"/>
      </w:r>
      <w:r w:rsidR="00CC5C52">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a35e7b16-2560-4641-8c18-7a4b922a1b88"]}],"mendeley":{"formattedCitation":"(Wang and Wu, 2020)","plainTextFormattedCitation":"(Wang and Wu, 2020)","previouslyFormattedCitation":"(Wang and Wu, 2020)"},"properties":{"noteIndex":0},"schema":"https://github.com/citation-style-language/schema/raw/master/csl-citation.json"}</w:instrText>
      </w:r>
      <w:r w:rsidR="00CC5C52">
        <w:fldChar w:fldCharType="separate"/>
      </w:r>
      <w:r w:rsidR="00CC5C52" w:rsidRPr="00DE526B">
        <w:rPr>
          <w:noProof/>
        </w:rPr>
        <w:t>(Wang and Wu, 2020)</w:t>
      </w:r>
      <w:r w:rsidR="00CC5C52">
        <w:fldChar w:fldCharType="end"/>
      </w:r>
      <w:r w:rsidR="00DE526B">
        <w:t>. Here, safety information refers to safety-related data that shows system</w:t>
      </w:r>
      <w:r w:rsidR="00CC5C52">
        <w:t>s’</w:t>
      </w:r>
      <w:r w:rsidR="00DE526B">
        <w:t xml:space="preserve"> safety state and its changes </w:t>
      </w:r>
      <w:r w:rsidR="00DE526B">
        <w:fldChar w:fldCharType="begin" w:fldLock="1"/>
      </w:r>
      <w:r w:rsidR="00DE526B">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Huang &lt;i&gt;et al.&lt;/i&gt;, 2017; Wang and Wu, 2018)","plainTextFormattedCitation":"(Huang et al., 2017; Wang and Wu, 2018)","previouslyFormattedCitation":"(Huang &lt;i&gt;et al.&lt;/i&gt;, 2017; Wang and Wu, 2018)"},"properties":{"noteIndex":0},"schema":"https://github.com/citation-style-language/schema/raw/master/csl-citation.json"}</w:instrText>
      </w:r>
      <w:r w:rsidR="00DE526B">
        <w:fldChar w:fldCharType="separate"/>
      </w:r>
      <w:r w:rsidR="00DE526B" w:rsidRPr="00DE526B">
        <w:rPr>
          <w:noProof/>
        </w:rPr>
        <w:t xml:space="preserve">(Huang </w:t>
      </w:r>
      <w:r w:rsidR="00DE526B" w:rsidRPr="00DE526B">
        <w:rPr>
          <w:i/>
          <w:noProof/>
        </w:rPr>
        <w:t>et al.</w:t>
      </w:r>
      <w:r w:rsidR="00DE526B" w:rsidRPr="00DE526B">
        <w:rPr>
          <w:noProof/>
        </w:rPr>
        <w:t>, 2017; Wang and Wu, 2018)</w:t>
      </w:r>
      <w:r w:rsidR="00DE526B">
        <w:fldChar w:fldCharType="end"/>
      </w:r>
      <w:r w:rsidR="00DE526B">
        <w:t xml:space="preserve">. There have been calls to </w:t>
      </w:r>
      <w:r w:rsidR="00DE526B" w:rsidRPr="00217673">
        <w:t>bridge the gap between research and practice in the safety of systems</w:t>
      </w:r>
      <w:r w:rsidR="00DE526B">
        <w:t xml:space="preserve"> </w:t>
      </w:r>
      <w:r w:rsidR="00DE526B">
        <w:fldChar w:fldCharType="begin" w:fldLock="1"/>
      </w:r>
      <w:r w:rsidR="00DE526B">
        <w:instrText>ADDIN CSL_CITATION {"citationItems":[{"id":"ITEM-1","itemData":{"DOI":"10.1016/j.aap.2013.02.041","ISSN":"00014575","PMID":"23542136","abstract":"The systems approach is arguably the dominant concept within accident analysis research. Viewing accidents as a result of uncontrolled system interactions, it forms the theoretical basis of various systemic accident analysis (SAA) models and methods. Despite the proposed benefits of SAA, such as an improved description of accident causation, evidence within the scientific literature suggests that these techniques are not being used in practice and that a research-practice gap exists. The aim of this study was to explore the issues stemming from research and practice which could hinder the awareness, adoption and usage of SAA. To achieve this, semi-structured interviews were conducted with 42 safety experts from ten countries and a variety of industries, including rail, aviation and maritime. This study suggests that the research-practice gap should be closed and efforts to bridge the gap should focus on ensuring that systemic methods meet the needs of practitioners and improving the communication of SAA research. © 2013 Elsevier B.V. All rights reserved.","author":[{"dropping-particle":"","family":"Underwood","given":"Peter","non-dropping-particle":"","parse-names":false,"suffix":""},{"dropping-particle":"","family":"Waterson","given":"Patrick","non-dropping-particle":"","parse-names":false,"suffix":""}],"container-title":"Accident Analysis and Prevention","id":"ITEM-1","issued":{"date-parts":[["2013"]]},"page":"154-164","publisher":"Elsevier Ltd","title":"Systemic accident analysis: Examining the gap between research and practice","type":"article-journal","volume":"55"},"uris":["http://www.mendeley.com/documents/?uuid=4b2609be-8dca-411f-881d-bbd61b08129f"]}],"mendeley":{"formattedCitation":"(Underwood and Waterson, 2013)","plainTextFormattedCitation":"(Underwood and Waterson, 2013)","previouslyFormattedCitation":"(Underwood and Waterson, 2013)"},"properties":{"noteIndex":0},"schema":"https://github.com/citation-style-language/schema/raw/master/csl-citation.json"}</w:instrText>
      </w:r>
      <w:r w:rsidR="00DE526B">
        <w:fldChar w:fldCharType="separate"/>
      </w:r>
      <w:r w:rsidR="00DE526B" w:rsidRPr="00217673">
        <w:rPr>
          <w:noProof/>
        </w:rPr>
        <w:t>(Underwood and Waterson, 2013)</w:t>
      </w:r>
      <w:r w:rsidR="00DE526B">
        <w:fldChar w:fldCharType="end"/>
      </w:r>
      <w:r w:rsidR="00DE526B">
        <w:t xml:space="preserve"> but, despite theoretical and practical progress in safety informatics, </w:t>
      </w:r>
      <w:r w:rsidR="00CC5C52">
        <w:t xml:space="preserve">it </w:t>
      </w:r>
      <w:r w:rsidR="00DE526B">
        <w:t xml:space="preserve">has yet to be applied </w:t>
      </w:r>
      <w:r w:rsidR="00DB6363">
        <w:t xml:space="preserve">substantially </w:t>
      </w:r>
      <w:r w:rsidR="00DE526B">
        <w:t>to healthcare and patient safety</w:t>
      </w:r>
      <w:r w:rsidR="00CC5C52">
        <w:t>, in particular</w:t>
      </w:r>
      <w:r w:rsidR="00100749">
        <w:t>.</w:t>
      </w:r>
    </w:p>
    <w:p w14:paraId="651C5308" w14:textId="70137098" w:rsidR="00217673" w:rsidRDefault="00E46030" w:rsidP="004E5CE1">
      <w:r>
        <w:fldChar w:fldCharType="begin" w:fldLock="1"/>
      </w:r>
      <w:r>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Bakken, Cimino and Hripcsak, 2004)","manualFormatting":"Bakken, Cimino and Hripcsak (2004)","plainTextFormattedCitation":"(Bakken, Cimino and Hripcsak, 2004)","previouslyFormattedCitation":"(Bakken, Cimino and Hripcsak, 2004)"},"properties":{"noteIndex":0},"schema":"https://github.com/citation-style-language/schema/raw/master/csl-citation.json"}</w:instrText>
      </w:r>
      <w:r>
        <w:fldChar w:fldCharType="separate"/>
      </w:r>
      <w:r w:rsidRPr="00E46030">
        <w:rPr>
          <w:noProof/>
        </w:rPr>
        <w:t>Bakken, Cimino a</w:t>
      </w:r>
      <w:r>
        <w:rPr>
          <w:noProof/>
        </w:rPr>
        <w:t>nd Hripcsak</w:t>
      </w:r>
      <w:r w:rsidRPr="00E46030">
        <w:rPr>
          <w:noProof/>
        </w:rPr>
        <w:t xml:space="preserve"> </w:t>
      </w:r>
      <w:r>
        <w:rPr>
          <w:noProof/>
        </w:rPr>
        <w:t>(</w:t>
      </w:r>
      <w:r w:rsidRPr="00E46030">
        <w:rPr>
          <w:noProof/>
        </w:rPr>
        <w:t>2004)</w:t>
      </w:r>
      <w:r>
        <w:fldChar w:fldCharType="end"/>
      </w:r>
      <w:r>
        <w:t xml:space="preserve"> explored how informatics can promote patient safety and provided recommendations </w:t>
      </w:r>
      <w:r w:rsidR="00CC5C52">
        <w:t>like</w:t>
      </w:r>
      <w:r>
        <w:t xml:space="preserve"> integrating informatics into healthcare curricula</w:t>
      </w:r>
      <w:r w:rsidR="00DB6363">
        <w:t xml:space="preserve"> and</w:t>
      </w:r>
      <w:r>
        <w:t xml:space="preserve"> the evaluation of </w:t>
      </w:r>
      <w:r w:rsidR="00CC5C52">
        <w:t>digital health</w:t>
      </w:r>
      <w:r>
        <w:t xml:space="preserve"> from health-economic, clinical and administrative perspectives. While welcomed, these recommendations</w:t>
      </w:r>
      <w:r w:rsidR="00DB6363">
        <w:t>,</w:t>
      </w:r>
      <w:r>
        <w:t xml:space="preserve"> and the challenges</w:t>
      </w:r>
      <w:r w:rsidR="00DB6363">
        <w:t xml:space="preserve"> they purport to address,</w:t>
      </w:r>
      <w:r>
        <w:t xml:space="preserve"> c</w:t>
      </w:r>
      <w:r w:rsidR="00DB6363">
        <w:t>oncern</w:t>
      </w:r>
      <w:r>
        <w:t xml:space="preserve"> </w:t>
      </w:r>
      <w:r w:rsidR="00CC5C52">
        <w:t>health information technologies</w:t>
      </w:r>
      <w:r>
        <w:t xml:space="preserve"> in isolation and their function in promoting patient safety</w:t>
      </w:r>
      <w:r w:rsidR="00DE526B">
        <w:t>, only</w:t>
      </w:r>
      <w:r>
        <w:t xml:space="preserve">. As described earlier, emerging digital health must consider </w:t>
      </w:r>
      <w:r w:rsidR="00533E22">
        <w:t xml:space="preserve">the safety of </w:t>
      </w:r>
      <w:r w:rsidR="00CC5C52">
        <w:t>health information systems</w:t>
      </w:r>
      <w:r>
        <w:t xml:space="preserve"> and their safe use, too </w:t>
      </w:r>
      <w:r>
        <w:fldChar w:fldCharType="begin" w:fldLock="1"/>
      </w:r>
      <w:r w:rsidR="00DE526B">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nd Sittig, 2016)","plainTextFormattedCitation":"(Singh and Sittig, 2016)","previouslyFormattedCitation":"(Singh and Sittig, 2016)"},"properties":{"noteIndex":0},"schema":"https://github.com/citation-style-language/schema/raw/master/csl-citation.json"}</w:instrText>
      </w:r>
      <w:r>
        <w:fldChar w:fldCharType="separate"/>
      </w:r>
      <w:r w:rsidRPr="00E46030">
        <w:rPr>
          <w:noProof/>
        </w:rPr>
        <w:t>(Singh and Sittig, 2016)</w:t>
      </w:r>
      <w:r>
        <w:fldChar w:fldCharType="end"/>
      </w:r>
      <w:r>
        <w:t>.</w:t>
      </w:r>
      <w:r w:rsidR="00CC5C52">
        <w:t xml:space="preserve"> A thorough exploration and instantiation of Patient Safety Informatics is thus still lacking.</w:t>
      </w:r>
    </w:p>
    <w:p w14:paraId="3BC4C3AE" w14:textId="0C8ED01F" w:rsidR="004E5CE1" w:rsidRPr="00322A06" w:rsidRDefault="00DB6363" w:rsidP="00DB6363">
      <w:r>
        <w:t>It is for these reasons that the aim of our workshop series was to develop the theoretical and practical foundations of Patient Safety Informatics by exploring the theory and practice</w:t>
      </w:r>
      <w:r w:rsidRPr="00DB6363">
        <w:t xml:space="preserve"> </w:t>
      </w:r>
      <w:r>
        <w:t>of applying s</w:t>
      </w:r>
      <w:r w:rsidRPr="00DB6363">
        <w:t xml:space="preserve">afety </w:t>
      </w:r>
      <w:r>
        <w:t>i</w:t>
      </w:r>
      <w:r w:rsidRPr="00DB6363">
        <w:t>nformatics</w:t>
      </w:r>
      <w:r>
        <w:t xml:space="preserve"> to patient safety. Our first workshop focused on the challenges and patient-safety implications of, and recommendations to address, emerging digital health.</w:t>
      </w:r>
    </w:p>
    <w:p w14:paraId="265E847F" w14:textId="4F76E6C1" w:rsidR="00EC546B" w:rsidRDefault="00EC546B" w:rsidP="00AB3439"/>
    <w:p w14:paraId="4A4AC040" w14:textId="5BC8D3FB" w:rsidR="00656305" w:rsidRDefault="00C87DCA" w:rsidP="00F700A2">
      <w:pPr>
        <w:pStyle w:val="Heading1"/>
      </w:pPr>
      <w:r>
        <w:t xml:space="preserve">Section 2: </w:t>
      </w:r>
      <w:r w:rsidR="0033179C">
        <w:t xml:space="preserve">Workshop </w:t>
      </w:r>
      <w:r w:rsidR="002F1A2B">
        <w:t>process</w:t>
      </w:r>
    </w:p>
    <w:p w14:paraId="1A578BDD" w14:textId="6FB4AD0A" w:rsidR="00E55D85" w:rsidRDefault="006A63CC" w:rsidP="00656305">
      <w:r>
        <w:t xml:space="preserve">A workshop </w:t>
      </w:r>
      <w:r w:rsidR="00F10E19">
        <w:t xml:space="preserve">was convened </w:t>
      </w:r>
      <w:r>
        <w:t xml:space="preserve">of </w:t>
      </w:r>
      <w:commentRangeStart w:id="3"/>
      <w:r w:rsidR="00D77B4B">
        <w:t>14</w:t>
      </w:r>
      <w:r>
        <w:t xml:space="preserve"> </w:t>
      </w:r>
      <w:r w:rsidR="00FC78F5">
        <w:t xml:space="preserve">health informatics </w:t>
      </w:r>
      <w:commentRangeEnd w:id="3"/>
      <w:r w:rsidR="00256640">
        <w:rPr>
          <w:rStyle w:val="CommentReference"/>
        </w:rPr>
        <w:commentReference w:id="3"/>
      </w:r>
      <w:r w:rsidR="00FC78F5">
        <w:t>researchers</w:t>
      </w:r>
      <w:r w:rsidR="00FC78F5" w:rsidRPr="00AA44BF">
        <w:t xml:space="preserve"> </w:t>
      </w:r>
      <w:r>
        <w:t>who represent those who develop</w:t>
      </w:r>
      <w:r w:rsidR="00E124EC">
        <w:t xml:space="preserve"> and</w:t>
      </w:r>
      <w:r>
        <w:t xml:space="preserve"> evaluate </w:t>
      </w:r>
      <w:r w:rsidR="00834B1B">
        <w:t>digital health</w:t>
      </w:r>
      <w:r w:rsidRPr="001809FF">
        <w:t>.</w:t>
      </w:r>
      <w:r w:rsidR="005646F8">
        <w:t xml:space="preserve"> C</w:t>
      </w:r>
      <w:r w:rsidR="005646F8" w:rsidRPr="001809FF">
        <w:t>ollaborators discussed the patient-safety implications of the challenges posed</w:t>
      </w:r>
      <w:r w:rsidR="00E55D85">
        <w:t xml:space="preserve"> by</w:t>
      </w:r>
      <w:r w:rsidR="00B11DC6" w:rsidRPr="001809FF">
        <w:t xml:space="preserve"> emerging </w:t>
      </w:r>
      <w:r w:rsidR="00E55D85">
        <w:t>digital health,</w:t>
      </w:r>
      <w:r w:rsidR="00834B1B">
        <w:t xml:space="preserve"> from all four quadrants of t</w:t>
      </w:r>
      <w:r w:rsidR="00326C13">
        <w:t>able x</w:t>
      </w:r>
      <w:r w:rsidR="00326C13" w:rsidRPr="00F10E19">
        <w:rPr>
          <w:highlight w:val="yellow"/>
        </w:rPr>
        <w:t>2x2</w:t>
      </w:r>
      <w:r w:rsidR="00326C13">
        <w:t xml:space="preserve">x. </w:t>
      </w:r>
      <w:r w:rsidR="00E55D85">
        <w:t>Table x</w:t>
      </w:r>
      <w:r w:rsidR="00AD6C48" w:rsidRPr="00AD6C48">
        <w:rPr>
          <w:highlight w:val="yellow"/>
        </w:rPr>
        <w:t>Supplementary</w:t>
      </w:r>
      <w:r w:rsidR="00E55D85" w:rsidRPr="00D77B4B">
        <w:rPr>
          <w:highlight w:val="yellow"/>
        </w:rPr>
        <w:t>1</w:t>
      </w:r>
      <w:r w:rsidR="00E55D85">
        <w:t xml:space="preserve">x </w:t>
      </w:r>
      <w:r w:rsidR="00E55D85">
        <w:lastRenderedPageBreak/>
        <w:t xml:space="preserve">shows some of the </w:t>
      </w:r>
      <w:r w:rsidR="00E55D85" w:rsidRPr="00084215">
        <w:t xml:space="preserve">example </w:t>
      </w:r>
      <w:r w:rsidR="00834B1B">
        <w:t xml:space="preserve">health information technologies </w:t>
      </w:r>
      <w:r w:rsidR="00E55D85">
        <w:t xml:space="preserve">discussed in the workshop, </w:t>
      </w:r>
      <w:r w:rsidR="00E55D85" w:rsidRPr="00084215">
        <w:t>characterised by personalisation, decentralisation, a system</w:t>
      </w:r>
      <w:r w:rsidR="00F10E19">
        <w:t>ic</w:t>
      </w:r>
      <w:r w:rsidR="00E55D85" w:rsidRPr="00084215">
        <w:t xml:space="preserve"> orientation, and a move toward a user-led/patient-centred </w:t>
      </w:r>
      <w:r w:rsidR="00E55D85">
        <w:t>experience</w:t>
      </w:r>
      <w:r w:rsidR="00E55D85" w:rsidRPr="00084215">
        <w:t>.</w:t>
      </w:r>
    </w:p>
    <w:p w14:paraId="30BE240E" w14:textId="705F8BC8" w:rsidR="00656305" w:rsidRDefault="001809FF" w:rsidP="00656305">
      <w:r w:rsidRPr="001809FF">
        <w:t xml:space="preserve">In subsequent meetings, the group collated and synthesised contributions to 1) describe characteristics of new and emerging </w:t>
      </w:r>
      <w:r w:rsidR="001846F5">
        <w:t>HITs</w:t>
      </w:r>
      <w:r w:rsidRPr="001809FF">
        <w:t>, 2) describe the challenges posed</w:t>
      </w:r>
      <w:r w:rsidR="00256640">
        <w:t xml:space="preserve"> when HITs are brought together within</w:t>
      </w:r>
      <w:r w:rsidRPr="001809FF">
        <w:t xml:space="preserve"> </w:t>
      </w:r>
      <w:r w:rsidR="00CB1C67">
        <w:t>HIS</w:t>
      </w:r>
      <w:r w:rsidR="00AC4FD6">
        <w:t>s</w:t>
      </w:r>
      <w:r w:rsidRPr="001809FF">
        <w:t>, 3) describe the patient-safety implications of the</w:t>
      </w:r>
      <w:r w:rsidR="001846F5">
        <w:t>se</w:t>
      </w:r>
      <w:r w:rsidRPr="001809FF">
        <w:t xml:space="preserve"> challenges, and 4) recommend approaches to address the patient-safety implications</w:t>
      </w:r>
      <w:r>
        <w:t>.</w:t>
      </w:r>
    </w:p>
    <w:p w14:paraId="4C5FF7EF" w14:textId="77777777" w:rsidR="00906431" w:rsidRDefault="00906431" w:rsidP="00656305"/>
    <w:p w14:paraId="35067DB6" w14:textId="2B32E2E3" w:rsidR="008E287D" w:rsidRDefault="008E287D" w:rsidP="00656305"/>
    <w:p w14:paraId="4CF81741" w14:textId="127B6CD3" w:rsidR="009D0ABB" w:rsidRDefault="009D0ABB" w:rsidP="00F700A2">
      <w:pPr>
        <w:pStyle w:val="Heading1"/>
      </w:pPr>
      <w:r>
        <w:t xml:space="preserve">Section 3: </w:t>
      </w:r>
      <w:r w:rsidR="0033179C">
        <w:t xml:space="preserve">Workshop </w:t>
      </w:r>
      <w:commentRangeStart w:id="4"/>
      <w:commentRangeStart w:id="5"/>
      <w:r w:rsidR="0033179C">
        <w:t>outputs</w:t>
      </w:r>
      <w:commentRangeEnd w:id="4"/>
      <w:r w:rsidR="0033179C">
        <w:rPr>
          <w:rStyle w:val="CommentReference"/>
          <w:rFonts w:asciiTheme="minorHAnsi" w:eastAsiaTheme="minorHAnsi" w:hAnsiTheme="minorHAnsi" w:cstheme="minorBidi"/>
        </w:rPr>
        <w:commentReference w:id="4"/>
      </w:r>
      <w:commentRangeEnd w:id="5"/>
      <w:r w:rsidR="0033179C">
        <w:rPr>
          <w:rStyle w:val="CommentReference"/>
          <w:rFonts w:asciiTheme="minorHAnsi" w:eastAsiaTheme="minorHAnsi" w:hAnsiTheme="minorHAnsi" w:cstheme="minorBidi"/>
        </w:rPr>
        <w:commentReference w:id="5"/>
      </w:r>
    </w:p>
    <w:p w14:paraId="770E149C" w14:textId="15B252AA" w:rsidR="007B37B8" w:rsidRPr="00F25567" w:rsidRDefault="0034034B" w:rsidP="000A1BAC">
      <w:r>
        <w:t>During the workshop, we highlighted</w:t>
      </w:r>
      <w:r w:rsidR="00A330D1">
        <w:t xml:space="preserve"> </w:t>
      </w:r>
      <w:r w:rsidR="0033179C" w:rsidRPr="0033179C">
        <w:rPr>
          <w:highlight w:val="yellow"/>
        </w:rPr>
        <w:t>X</w:t>
      </w:r>
      <w:r w:rsidR="00A330D1">
        <w:t xml:space="preserve"> challenges that </w:t>
      </w:r>
      <w:r w:rsidR="007B37B8">
        <w:t xml:space="preserve">emerging </w:t>
      </w:r>
      <w:r w:rsidR="0033179C">
        <w:t xml:space="preserve">digital health </w:t>
      </w:r>
      <w:r>
        <w:t>pose</w:t>
      </w:r>
      <w:r w:rsidR="009978E4">
        <w:t>, each with implications for patient safety</w:t>
      </w:r>
      <w:r w:rsidR="000A1BAC">
        <w:t xml:space="preserve">. </w:t>
      </w:r>
      <w:r w:rsidR="007B37B8">
        <w:t xml:space="preserve">Table </w:t>
      </w:r>
      <w:r w:rsidR="007B37B8" w:rsidRPr="007B37B8">
        <w:rPr>
          <w:shd w:val="clear" w:color="auto" w:fill="FFFF00"/>
        </w:rPr>
        <w:t>xC.I.R.x</w:t>
      </w:r>
      <w:r w:rsidR="007B37B8">
        <w:t xml:space="preserve"> summarises the challenges and our </w:t>
      </w:r>
      <w:r w:rsidR="001F1127">
        <w:t xml:space="preserve">theoretical and practical </w:t>
      </w:r>
      <w:r w:rsidR="007B37B8">
        <w:t>recommendations to address the safety concerns.</w:t>
      </w:r>
      <w:r w:rsidR="00A330D1">
        <w:t xml:space="preserve"> Each is </w:t>
      </w:r>
      <w:r w:rsidR="001F1127">
        <w:t xml:space="preserve">only </w:t>
      </w:r>
      <w:r w:rsidR="00A330D1">
        <w:t>briefly presented below</w:t>
      </w:r>
      <w:r w:rsidR="00A47A44">
        <w:t xml:space="preserve"> with references for further </w:t>
      </w:r>
      <w:r w:rsidR="00A47A44" w:rsidRPr="00F25567">
        <w:t>reading.</w:t>
      </w:r>
    </w:p>
    <w:p w14:paraId="1870A5C0" w14:textId="77777777" w:rsidR="007B37B8" w:rsidRPr="00F25567" w:rsidRDefault="007B37B8" w:rsidP="000A1BAC"/>
    <w:p w14:paraId="09C7AF0A" w14:textId="6C96ECCD" w:rsidR="007B37B8" w:rsidRPr="00F25567" w:rsidRDefault="007B37B8" w:rsidP="00DE355E">
      <w:pPr>
        <w:pStyle w:val="Heading2"/>
      </w:pPr>
      <w:r w:rsidRPr="00F25567">
        <w:t>Difficulty conceptualising threats to patient safety</w:t>
      </w:r>
    </w:p>
    <w:p w14:paraId="14A59AD8" w14:textId="2E4F5C18" w:rsidR="00AC4FD6" w:rsidRPr="00F25567" w:rsidRDefault="000A1BAC" w:rsidP="000A1BAC">
      <w:r w:rsidRPr="00777476">
        <w:t>Firstly, much of the innovation is not physical</w:t>
      </w:r>
      <w:r w:rsidR="00B16B1C" w:rsidRPr="00777476">
        <w:t>,</w:t>
      </w:r>
      <w:r w:rsidRPr="00777476">
        <w:t xml:space="preserve"> instead leveraging existing hardware in novel ways. This manifests as software, systems architecture </w:t>
      </w:r>
      <w:r w:rsidR="005646F8" w:rsidRPr="00777476">
        <w:t>and</w:t>
      </w:r>
      <w:r w:rsidRPr="00777476">
        <w:t xml:space="preserve"> communication protocols</w:t>
      </w:r>
      <w:r w:rsidR="005F5CF3" w:rsidRPr="00777476">
        <w:t xml:space="preserve">, which lack the tangibility so foundational to trust in digital and robotic systems </w:t>
      </w:r>
      <w:r w:rsidR="005F5CF3" w:rsidRPr="00777476">
        <w:fldChar w:fldCharType="begin" w:fldLock="1"/>
      </w:r>
      <w:r w:rsidR="00CE0FE4">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Glikson and Woolley, 2020)","plainTextFormattedCitation":"(Glikson and Woolley, 2020)","previouslyFormattedCitation":"(Glikson and Woolley, 2020)"},"properties":{"noteIndex":0},"schema":"https://github.com/citation-style-language/schema/raw/master/csl-citation.json"}</w:instrText>
      </w:r>
      <w:r w:rsidR="005F5CF3" w:rsidRPr="00777476">
        <w:fldChar w:fldCharType="separate"/>
      </w:r>
      <w:r w:rsidR="005F5CF3" w:rsidRPr="00777476">
        <w:rPr>
          <w:noProof/>
        </w:rPr>
        <w:t>(Glikson and Woolley, 2020)</w:t>
      </w:r>
      <w:r w:rsidR="005F5CF3" w:rsidRPr="00777476">
        <w:fldChar w:fldCharType="end"/>
      </w:r>
      <w:r w:rsidRPr="00777476">
        <w:t xml:space="preserve">. It </w:t>
      </w:r>
      <w:r w:rsidR="005646F8" w:rsidRPr="00777476">
        <w:t>is challenging</w:t>
      </w:r>
      <w:r w:rsidRPr="00777476">
        <w:t xml:space="preserve"> to conceptualise threats to patient safety from </w:t>
      </w:r>
      <w:r w:rsidR="00AC4FD6" w:rsidRPr="00777476">
        <w:t xml:space="preserve">these </w:t>
      </w:r>
      <w:r w:rsidRPr="00777476">
        <w:t>non-physical influences</w:t>
      </w:r>
      <w:r w:rsidR="005646F8" w:rsidRPr="00777476">
        <w:t xml:space="preserve"> because it </w:t>
      </w:r>
      <w:r w:rsidRPr="00777476">
        <w:t>require</w:t>
      </w:r>
      <w:r w:rsidR="005646F8" w:rsidRPr="00777476">
        <w:t>s</w:t>
      </w:r>
      <w:r w:rsidRPr="00777476">
        <w:t xml:space="preserve"> more-abstract consideration</w:t>
      </w:r>
      <w:r w:rsidR="00B4439A" w:rsidRPr="00777476">
        <w:t xml:space="preserve"> of interactions and effects.</w:t>
      </w:r>
      <w:r w:rsidR="007B37B8" w:rsidRPr="00777476">
        <w:t xml:space="preserve"> This can lead to inadequate consideration of threats to patient safety.</w:t>
      </w:r>
    </w:p>
    <w:p w14:paraId="46E976A4" w14:textId="76088487" w:rsidR="00BF12B0" w:rsidRPr="00F25567" w:rsidRDefault="00BF12B0" w:rsidP="00BF12B0">
      <w:r w:rsidRPr="00777476">
        <w:t xml:space="preserve">Safety cases might be a useful tool to help map the relationship between abstract influences and consequences. Safety cases are structured arguments supported by evidence that are used to justify why a system or a service in acceptably safety within a particular context </w:t>
      </w:r>
      <w:r w:rsidRPr="00777476">
        <w:fldChar w:fldCharType="begin" w:fldLock="1"/>
      </w:r>
      <w:r w:rsidRPr="00777476">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Bishop and Bloomfield, 2000)","plainTextFormattedCitation":"(Bishop and Bloomfield, 2000)","previouslyFormattedCitation":"(Bishop and Bloomfield, 2000)"},"properties":{"noteIndex":0},"schema":"https://github.com/citation-style-language/schema/raw/master/csl-citation.json"}</w:instrText>
      </w:r>
      <w:r w:rsidRPr="00777476">
        <w:fldChar w:fldCharType="separate"/>
      </w:r>
      <w:r w:rsidRPr="00777476">
        <w:rPr>
          <w:noProof/>
        </w:rPr>
        <w:t>(Bishop and Bloomfield, 2000)</w:t>
      </w:r>
      <w:r w:rsidRPr="00777476">
        <w:fldChar w:fldCharType="end"/>
      </w:r>
      <w:r w:rsidRPr="00777476">
        <w:t xml:space="preserve">. In safety-critical industries, particularly in the UK, these cases are an established means by which confidence in the safety of the system is communicated to, and scrutinised by, the diverse stakeholders, including users, regulators and policy makers. In the NHS, compliance with the clinical safety standards DCB0129 and DCB0160 requires a safety case for HITs. The process involves an exposition of risk to encourage proactive safety management </w:t>
      </w:r>
      <w:r w:rsidRPr="00777476">
        <w:fldChar w:fldCharType="begin" w:fldLock="1"/>
      </w:r>
      <w:r w:rsidRPr="00777476">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lt;i&gt;et al.&lt;/i&gt;, 2016)"},"properties":{"noteIndex":0},"schema":"https://github.com/citation-style-language/schema/raw/master/csl-citation.json"}</w:instrText>
      </w:r>
      <w:r w:rsidRPr="00777476">
        <w:fldChar w:fldCharType="separate"/>
      </w:r>
      <w:r w:rsidRPr="00777476">
        <w:rPr>
          <w:noProof/>
        </w:rPr>
        <w:t xml:space="preserve">(Sujan </w:t>
      </w:r>
      <w:r w:rsidRPr="00777476">
        <w:rPr>
          <w:i/>
          <w:noProof/>
        </w:rPr>
        <w:t>et al.</w:t>
      </w:r>
      <w:r w:rsidRPr="00777476">
        <w:rPr>
          <w:noProof/>
        </w:rPr>
        <w:t>, 2016)</w:t>
      </w:r>
      <w:r w:rsidRPr="00777476">
        <w:fldChar w:fldCharType="end"/>
      </w:r>
      <w:r w:rsidRPr="00777476">
        <w:t>. The preparation of safety cases guides reflexivity that can be insightful when combined with a systems approach to conceptualising risk and safety</w:t>
      </w:r>
      <w:r w:rsidR="008D06DB" w:rsidRPr="00777476">
        <w:t xml:space="preserve"> </w:t>
      </w:r>
      <w:r w:rsidR="008D06DB" w:rsidRPr="00777476">
        <w:fldChar w:fldCharType="begin" w:fldLock="1"/>
      </w:r>
      <w:r w:rsidR="005E4F8F" w:rsidRPr="00777476">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Haimes, 2009a; Ravitz &lt;i&gt;et al.&lt;/i&gt;, 2013)","plainTextFormattedCitation":"(Haimes, 2009a; Ravitz et al., 2013)","previouslyFormattedCitation":"(Haimes, 2009a; Ravitz &lt;i&gt;et al.&lt;/i&gt;, 2013)"},"properties":{"noteIndex":0},"schema":"https://github.com/citation-style-language/schema/raw/master/csl-citation.json"}</w:instrText>
      </w:r>
      <w:r w:rsidR="008D06DB" w:rsidRPr="00777476">
        <w:fldChar w:fldCharType="separate"/>
      </w:r>
      <w:r w:rsidR="005E4F8F" w:rsidRPr="00777476">
        <w:rPr>
          <w:noProof/>
        </w:rPr>
        <w:t xml:space="preserve">(Haimes, 2009a; Ravitz </w:t>
      </w:r>
      <w:r w:rsidR="005E4F8F" w:rsidRPr="00777476">
        <w:rPr>
          <w:i/>
          <w:noProof/>
        </w:rPr>
        <w:t>et al.</w:t>
      </w:r>
      <w:r w:rsidR="005E4F8F" w:rsidRPr="00777476">
        <w:rPr>
          <w:noProof/>
        </w:rPr>
        <w:t>, 2013)</w:t>
      </w:r>
      <w:r w:rsidR="008D06DB" w:rsidRPr="00777476">
        <w:fldChar w:fldCharType="end"/>
      </w:r>
      <w:r w:rsidRPr="00777476">
        <w:t xml:space="preserve">. </w:t>
      </w:r>
      <w:r w:rsidR="008D06DB" w:rsidRPr="00777476">
        <w:t>Thus, p</w:t>
      </w:r>
      <w:r w:rsidRPr="00777476">
        <w:t xml:space="preserve">atient safety might be facilitated by the use of dynamic </w:t>
      </w:r>
      <w:r w:rsidRPr="00777476">
        <w:fldChar w:fldCharType="begin" w:fldLock="1"/>
      </w:r>
      <w:r w:rsidRPr="00777476">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Denney, Pai and Habli, 2015)","plainTextFormattedCitation":"(Denney, Pai and Habli, 2015)","previouslyFormattedCitation":"(Denney, Pai and Habli, 2015)"},"properties":{"noteIndex":0},"schema":"https://github.com/citation-style-language/schema/raw/master/csl-citation.json"}</w:instrText>
      </w:r>
      <w:r w:rsidRPr="00777476">
        <w:fldChar w:fldCharType="separate"/>
      </w:r>
      <w:r w:rsidRPr="00777476">
        <w:rPr>
          <w:noProof/>
        </w:rPr>
        <w:t>(Denney, Pai and Habli, 2015)</w:t>
      </w:r>
      <w:r w:rsidRPr="00777476">
        <w:fldChar w:fldCharType="end"/>
      </w:r>
      <w:r w:rsidRPr="00777476">
        <w:t xml:space="preserve">, multi-view </w:t>
      </w:r>
      <w:r w:rsidRPr="00777476">
        <w:fldChar w:fldCharType="begin" w:fldLock="1"/>
      </w:r>
      <w:r w:rsidRPr="00777476">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Flood and Habli, 2011)","plainTextFormattedCitation":"(Flood and Habli, 2011)","previouslyFormattedCitation":"(Flood and Habli, 2011)"},"properties":{"noteIndex":0},"schema":"https://github.com/citation-style-language/schema/raw/master/csl-citation.json"}</w:instrText>
      </w:r>
      <w:r w:rsidRPr="00777476">
        <w:fldChar w:fldCharType="separate"/>
      </w:r>
      <w:r w:rsidRPr="00777476">
        <w:rPr>
          <w:noProof/>
        </w:rPr>
        <w:t>(Flood and Habli, 2011)</w:t>
      </w:r>
      <w:r w:rsidRPr="00777476">
        <w:fldChar w:fldCharType="end"/>
      </w:r>
      <w:r w:rsidRPr="00777476">
        <w:t xml:space="preserve"> safety cases for HIT </w:t>
      </w:r>
      <w:r w:rsidRPr="00777476">
        <w:fldChar w:fldCharType="begin" w:fldLock="1"/>
      </w:r>
      <w:r w:rsidRPr="00777476">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Despotou &lt;i&gt;et al.&lt;/i&gt;, 2012; Habli &lt;i&gt;et al.&lt;/i&gt;, 2018)","plainTextFormattedCitation":"(Despotou et al., 2012; Habli et al., 2018)","previouslyFormattedCitation":"(Despotou &lt;i&gt;et al.&lt;/i&gt;, 2012; Habli &lt;i&gt;et al.&lt;/i&gt;, 2018)"},"properties":{"noteIndex":0},"schema":"https://github.com/citation-style-language/schema/raw/master/csl-citation.json"}</w:instrText>
      </w:r>
      <w:r w:rsidRPr="00777476">
        <w:fldChar w:fldCharType="separate"/>
      </w:r>
      <w:r w:rsidRPr="00777476">
        <w:rPr>
          <w:noProof/>
        </w:rPr>
        <w:t xml:space="preserve">(Despotou </w:t>
      </w:r>
      <w:r w:rsidRPr="00777476">
        <w:rPr>
          <w:i/>
          <w:noProof/>
        </w:rPr>
        <w:t>et al.</w:t>
      </w:r>
      <w:r w:rsidRPr="00777476">
        <w:rPr>
          <w:noProof/>
        </w:rPr>
        <w:t xml:space="preserve">, 2012; Habli </w:t>
      </w:r>
      <w:r w:rsidRPr="00777476">
        <w:rPr>
          <w:i/>
          <w:noProof/>
        </w:rPr>
        <w:t>et al.</w:t>
      </w:r>
      <w:r w:rsidRPr="00777476">
        <w:rPr>
          <w:noProof/>
        </w:rPr>
        <w:t>, 2018)</w:t>
      </w:r>
      <w:r w:rsidRPr="00777476">
        <w:fldChar w:fldCharType="end"/>
      </w:r>
      <w:r w:rsidRPr="00777476">
        <w:t xml:space="preserve"> and for healthcare services </w:t>
      </w:r>
      <w:r w:rsidRPr="00777476">
        <w:fldChar w:fldCharType="begin" w:fldLock="1"/>
      </w:r>
      <w:r w:rsidRPr="00777476">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Sujan &lt;i&gt;et al.&lt;/i&gt;, 2015)","plainTextFormattedCitation":"(Sujan et al., 2015)","previouslyFormattedCitation":"(Sujan &lt;i&gt;et al.&lt;/i&gt;, 2015)"},"properties":{"noteIndex":0},"schema":"https://github.com/citation-style-language/schema/raw/master/csl-citation.json"}</w:instrText>
      </w:r>
      <w:r w:rsidRPr="00777476">
        <w:fldChar w:fldCharType="separate"/>
      </w:r>
      <w:r w:rsidRPr="00777476">
        <w:rPr>
          <w:noProof/>
        </w:rPr>
        <w:t xml:space="preserve">(Sujan </w:t>
      </w:r>
      <w:r w:rsidRPr="00777476">
        <w:rPr>
          <w:i/>
          <w:noProof/>
        </w:rPr>
        <w:t>et al.</w:t>
      </w:r>
      <w:r w:rsidRPr="00777476">
        <w:rPr>
          <w:noProof/>
        </w:rPr>
        <w:t>, 2015)</w:t>
      </w:r>
      <w:r w:rsidRPr="00777476">
        <w:fldChar w:fldCharType="end"/>
      </w:r>
      <w:r w:rsidRPr="00777476">
        <w:t>.</w:t>
      </w:r>
    </w:p>
    <w:p w14:paraId="2E3DCD29" w14:textId="063A50D0" w:rsidR="007B37B8" w:rsidRPr="00F25567" w:rsidRDefault="007B37B8" w:rsidP="000A1BAC"/>
    <w:p w14:paraId="063AF99B" w14:textId="40FFC336" w:rsidR="007B37B8" w:rsidRPr="00F25567" w:rsidRDefault="007B37B8" w:rsidP="00DE355E">
      <w:pPr>
        <w:pStyle w:val="Heading2"/>
      </w:pPr>
      <w:commentRangeStart w:id="6"/>
      <w:r w:rsidRPr="00F25567">
        <w:t>Unclear how to integrate and interpret data streams</w:t>
      </w:r>
      <w:commentRangeEnd w:id="6"/>
      <w:r w:rsidR="00DE355E" w:rsidRPr="00F25567">
        <w:rPr>
          <w:rStyle w:val="CommentReference"/>
          <w:rFonts w:asciiTheme="minorHAnsi" w:eastAsiaTheme="minorHAnsi" w:hAnsiTheme="minorHAnsi" w:cstheme="minorBidi"/>
        </w:rPr>
        <w:commentReference w:id="6"/>
      </w:r>
    </w:p>
    <w:p w14:paraId="04B7F97D" w14:textId="1C3FC087" w:rsidR="0034034B" w:rsidRPr="00F25567" w:rsidRDefault="00A62628" w:rsidP="00962238">
      <w:pPr>
        <w:rPr>
          <w:shd w:val="clear" w:color="auto" w:fill="92D050"/>
        </w:rPr>
      </w:pPr>
      <w:r w:rsidRPr="00777476">
        <w:t>Secondly, more</w:t>
      </w:r>
      <w:r w:rsidR="00B4439A" w:rsidRPr="00777476">
        <w:t xml:space="preserve"> data </w:t>
      </w:r>
      <w:r w:rsidRPr="00777476">
        <w:t>of a greater variety can be collected with greater ease and speed</w:t>
      </w:r>
      <w:r w:rsidR="0034034B" w:rsidRPr="00777476">
        <w:t>,</w:t>
      </w:r>
      <w:r w:rsidRPr="00777476">
        <w:t xml:space="preserve"> </w:t>
      </w:r>
      <w:r w:rsidR="00B4439A" w:rsidRPr="00777476">
        <w:t xml:space="preserve">but it is not clear how </w:t>
      </w:r>
      <w:r w:rsidR="0034034B" w:rsidRPr="00777476">
        <w:t>this data</w:t>
      </w:r>
      <w:r w:rsidR="00B4439A" w:rsidRPr="00777476">
        <w:t xml:space="preserve"> can be sensibly integrated and interpreted</w:t>
      </w:r>
      <w:r w:rsidR="003C6222" w:rsidRPr="00777476">
        <w:t xml:space="preserve"> </w:t>
      </w:r>
      <w:r w:rsidR="003C6222" w:rsidRPr="00777476">
        <w:fldChar w:fldCharType="begin" w:fldLock="1"/>
      </w:r>
      <w:r w:rsidR="008E3903" w:rsidRPr="00777476">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Ranjan &lt;i&gt;et al.&lt;/i&gt;, 2018)","plainTextFormattedCitation":"(Ranjan et al., 2018)","previouslyFormattedCitation":"(Ranjan &lt;i&gt;et al.&lt;/i&gt;, 2018)"},"properties":{"noteIndex":0},"schema":"https://github.com/citation-style-language/schema/raw/master/csl-citation.json"}</w:instrText>
      </w:r>
      <w:r w:rsidR="003C6222" w:rsidRPr="00777476">
        <w:fldChar w:fldCharType="separate"/>
      </w:r>
      <w:r w:rsidR="00351A05" w:rsidRPr="00777476">
        <w:rPr>
          <w:noProof/>
        </w:rPr>
        <w:t xml:space="preserve">(Ranjan </w:t>
      </w:r>
      <w:r w:rsidR="00351A05" w:rsidRPr="00777476">
        <w:rPr>
          <w:i/>
          <w:noProof/>
        </w:rPr>
        <w:t>et al.</w:t>
      </w:r>
      <w:r w:rsidR="00351A05" w:rsidRPr="00777476">
        <w:rPr>
          <w:noProof/>
        </w:rPr>
        <w:t>, 2018)</w:t>
      </w:r>
      <w:r w:rsidR="003C6222" w:rsidRPr="00777476">
        <w:fldChar w:fldCharType="end"/>
      </w:r>
      <w:r w:rsidR="007B37B8" w:rsidRPr="00777476">
        <w:t>.</w:t>
      </w:r>
      <w:r w:rsidR="00962238" w:rsidRPr="00777476">
        <w:t xml:space="preserve"> There is a risk that opportunities will be missed to use data to improve safety, and </w:t>
      </w:r>
      <w:r w:rsidR="009B4077" w:rsidRPr="00777476">
        <w:t xml:space="preserve">there are </w:t>
      </w:r>
      <w:r w:rsidR="00962238" w:rsidRPr="00777476">
        <w:t>risks of inappropriate or biased use of d</w:t>
      </w:r>
      <w:r w:rsidR="008602F4" w:rsidRPr="00777476">
        <w:t>ata that threatens patient</w:t>
      </w:r>
      <w:r w:rsidR="00962238" w:rsidRPr="00777476">
        <w:t>s</w:t>
      </w:r>
      <w:r w:rsidR="008602F4" w:rsidRPr="00777476">
        <w:t>’</w:t>
      </w:r>
      <w:r w:rsidR="00777476" w:rsidRPr="00777476">
        <w:t xml:space="preserve"> safety.</w:t>
      </w:r>
    </w:p>
    <w:p w14:paraId="7BAC3EB5" w14:textId="3C5B8B7A" w:rsidR="00962238" w:rsidRPr="00F25567" w:rsidRDefault="00962238" w:rsidP="00962238">
      <w:r w:rsidRPr="00777476">
        <w:lastRenderedPageBreak/>
        <w:t>To mitigate these hazards, safe development and use of middleware will be essential to provide an intermediary “</w:t>
      </w:r>
      <w:r w:rsidRPr="00777476">
        <w:rPr>
          <w:i/>
        </w:rPr>
        <w:t xml:space="preserve">to abstract </w:t>
      </w:r>
      <w:r w:rsidRPr="00777476">
        <w:t>[the]</w:t>
      </w:r>
      <w:r w:rsidRPr="00777476">
        <w:rPr>
          <w:i/>
        </w:rPr>
        <w:t xml:space="preserve"> heterogeneity </w:t>
      </w:r>
      <w:r w:rsidRPr="00777476">
        <w:t xml:space="preserve">[of </w:t>
      </w:r>
      <w:r w:rsidR="00C76A80" w:rsidRPr="00777476">
        <w:t>health information technologies</w:t>
      </w:r>
      <w:r w:rsidRPr="00777476">
        <w:t>]</w:t>
      </w:r>
      <w:r w:rsidRPr="00777476">
        <w:rPr>
          <w:i/>
        </w:rPr>
        <w:t xml:space="preserve"> … to achieve a seamless integration</w:t>
      </w:r>
      <w:r w:rsidRPr="00777476">
        <w:t xml:space="preserve">” </w:t>
      </w:r>
      <w:r w:rsidRPr="00777476">
        <w:fldChar w:fldCharType="begin" w:fldLock="1"/>
      </w:r>
      <w:r w:rsidRPr="00777476">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Díaz, Martín and Rubio, 2016)","plainTextFormattedCitation":"(Díaz, Martín and Rubio, 2016)","previouslyFormattedCitation":"(Díaz, Martín and Rubio, 2016)"},"properties":{"noteIndex":0},"schema":"https://github.com/citation-style-language/schema/raw/master/csl-citation.json"}</w:instrText>
      </w:r>
      <w:r w:rsidRPr="00777476">
        <w:fldChar w:fldCharType="separate"/>
      </w:r>
      <w:r w:rsidRPr="00777476">
        <w:rPr>
          <w:noProof/>
        </w:rPr>
        <w:t>(Díaz, Martín and Rubio, 2016)</w:t>
      </w:r>
      <w:r w:rsidRPr="00777476">
        <w:fldChar w:fldCharType="end"/>
      </w:r>
      <w:r w:rsidRPr="00777476">
        <w:t xml:space="preserve">. Proposed solutions include standards for exchanging electronic health records </w:t>
      </w:r>
      <w:r w:rsidRPr="00777476">
        <w:fldChar w:fldCharType="begin" w:fldLock="1"/>
      </w:r>
      <w:r w:rsidRPr="00777476">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Houta, Ameler and Surges, 2019; Saripalle, Runyan and Russell, 2019)","manualFormatting":"(Saripalle et al., 2019; see Houta et al., 2019 for application in epilepsy data)","plainTextFormattedCitation":"(Houta, Ameler and Surges, 2019; Saripalle, Runyan and Russell, 2019)","previouslyFormattedCitation":"(Houta, Ameler and Surges, 2019; Saripalle, Runyan and Russell, 2019)"},"properties":{"noteIndex":0},"schema":"https://github.com/citation-style-language/schema/raw/master/csl-citation.json"}</w:instrText>
      </w:r>
      <w:r w:rsidRPr="00777476">
        <w:fldChar w:fldCharType="separate"/>
      </w:r>
      <w:r w:rsidRPr="00777476">
        <w:rPr>
          <w:noProof/>
        </w:rPr>
        <w:t>(Saripalle et al., 2019; see Houta et al., 2019 for application in epilepsy data)</w:t>
      </w:r>
      <w:r w:rsidRPr="00777476">
        <w:fldChar w:fldCharType="end"/>
      </w:r>
      <w:r w:rsidRPr="00777476">
        <w:t xml:space="preserve">, distributed architectures to integrate electronic health records </w:t>
      </w:r>
      <w:r w:rsidRPr="00777476">
        <w:fldChar w:fldCharType="begin" w:fldLock="1"/>
      </w:r>
      <w:r w:rsidRPr="00777476">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Roehrs, André and Righi, 2017; Roehrs, 2019; Roehrs &lt;i&gt;et al.&lt;/i&gt;, 2019)","plainTextFormattedCitation":"(Roehrs, André and Righi, 2017; Roehrs, 2019; Roehrs et al., 2019)","previouslyFormattedCitation":"(Roehrs, André and Righi, 2017; Roehrs, 2019; Roehrs &lt;i&gt;et al.&lt;/i&gt;, 2019)"},"properties":{"noteIndex":0},"schema":"https://github.com/citation-style-language/schema/raw/master/csl-citation.json"}</w:instrText>
      </w:r>
      <w:r w:rsidRPr="00777476">
        <w:fldChar w:fldCharType="separate"/>
      </w:r>
      <w:r w:rsidRPr="00777476">
        <w:rPr>
          <w:noProof/>
        </w:rPr>
        <w:t xml:space="preserve">(Roehrs, André and Righi, 2017; Roehrs, 2019; Roehrs </w:t>
      </w:r>
      <w:r w:rsidRPr="00777476">
        <w:rPr>
          <w:i/>
          <w:noProof/>
        </w:rPr>
        <w:t>et al.</w:t>
      </w:r>
      <w:r w:rsidRPr="00777476">
        <w:rPr>
          <w:noProof/>
        </w:rPr>
        <w:t>, 2019)</w:t>
      </w:r>
      <w:r w:rsidRPr="00777476">
        <w:fldChar w:fldCharType="end"/>
      </w:r>
      <w:r w:rsidRPr="00777476">
        <w:t>, and 3</w:t>
      </w:r>
      <w:r w:rsidRPr="00777476">
        <w:rPr>
          <w:vertAlign w:val="superscript"/>
        </w:rPr>
        <w:t>rd</w:t>
      </w:r>
      <w:r w:rsidRPr="00777476">
        <w:t xml:space="preserve">-party infrastructure for linkage and querying of electronic health records, e.g. the CSIRO Health Data Integration tool </w:t>
      </w:r>
      <w:r w:rsidRPr="00777476">
        <w:fldChar w:fldCharType="begin" w:fldLock="1"/>
      </w:r>
      <w:r w:rsidRPr="00777476">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Hansen, Pang and Maeder, 2007)","plainTextFormattedCitation":"(Hansen, Pang and Maeder, 2007)","previouslyFormattedCitation":"(Hansen, Pang and Maeder, 2007)"},"properties":{"noteIndex":0},"schema":"https://github.com/citation-style-language/schema/raw/master/csl-citation.json"}</w:instrText>
      </w:r>
      <w:r w:rsidRPr="00777476">
        <w:fldChar w:fldCharType="separate"/>
      </w:r>
      <w:r w:rsidRPr="00777476">
        <w:rPr>
          <w:noProof/>
        </w:rPr>
        <w:t>(Hansen, Pang and Maeder, 2007)</w:t>
      </w:r>
      <w:r w:rsidRPr="00777476">
        <w:fldChar w:fldCharType="end"/>
      </w:r>
      <w:r w:rsidRPr="00777476">
        <w:t>.</w:t>
      </w:r>
    </w:p>
    <w:p w14:paraId="0695BF48" w14:textId="072C15C3" w:rsidR="00962238" w:rsidRPr="00F25567" w:rsidRDefault="00962238" w:rsidP="00962238">
      <w:r w:rsidRPr="00777476">
        <w:t xml:space="preserve">Other contributing solutions include dynamic modelling of the data </w:t>
      </w:r>
      <w:r w:rsidRPr="00777476">
        <w:fldChar w:fldCharType="begin" w:fldLock="1"/>
      </w:r>
      <w:r w:rsidRPr="00777476">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lt;i&gt;et al.&lt;/i&gt;, 2018)"},"properties":{"noteIndex":0},"schema":"https://github.com/citation-style-language/schema/raw/master/csl-citation.json"}</w:instrText>
      </w:r>
      <w:r w:rsidRPr="00777476">
        <w:fldChar w:fldCharType="separate"/>
      </w:r>
      <w:r w:rsidRPr="00777476">
        <w:rPr>
          <w:noProof/>
        </w:rPr>
        <w:t xml:space="preserve">(Jenkins </w:t>
      </w:r>
      <w:r w:rsidRPr="00777476">
        <w:rPr>
          <w:i/>
          <w:noProof/>
        </w:rPr>
        <w:t>et al.</w:t>
      </w:r>
      <w:r w:rsidRPr="00777476">
        <w:rPr>
          <w:noProof/>
        </w:rPr>
        <w:t>, 2018)</w:t>
      </w:r>
      <w:r w:rsidRPr="00777476">
        <w:fldChar w:fldCharType="end"/>
      </w:r>
      <w:r w:rsidRPr="00777476">
        <w:t xml:space="preserve">, which can provide a solution to the transient relevance of predictive models. Similarly, progress continues to be made developing models that respect the latent, data-generating processes underlying the phenomena of interest </w:t>
      </w:r>
      <w:r w:rsidRPr="00777476">
        <w:fldChar w:fldCharType="begin" w:fldLock="1"/>
      </w:r>
      <w:r w:rsidRPr="00777476">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Sperrin &lt;i&gt;et al.&lt;/i&gt;, 2019)","plainTextFormattedCitation":"(Sperrin et al., 2019)","previouslyFormattedCitation":"(Sperrin &lt;i&gt;et al.&lt;/i&gt;, 2019)"},"properties":{"noteIndex":0},"schema":"https://github.com/citation-style-language/schema/raw/master/csl-citation.json"}</w:instrText>
      </w:r>
      <w:r w:rsidRPr="00777476">
        <w:fldChar w:fldCharType="separate"/>
      </w:r>
      <w:r w:rsidRPr="00777476">
        <w:rPr>
          <w:noProof/>
        </w:rPr>
        <w:t xml:space="preserve">(Sperrin </w:t>
      </w:r>
      <w:r w:rsidRPr="00777476">
        <w:rPr>
          <w:i/>
          <w:noProof/>
        </w:rPr>
        <w:t>et al.</w:t>
      </w:r>
      <w:r w:rsidRPr="00777476">
        <w:rPr>
          <w:noProof/>
        </w:rPr>
        <w:t>, 2019)</w:t>
      </w:r>
      <w:r w:rsidRPr="00777476">
        <w:fldChar w:fldCharType="end"/>
      </w:r>
      <w:r w:rsidRPr="00777476">
        <w:t xml:space="preserve">, which might clarify ‘Big healthcare data’ </w:t>
      </w:r>
      <w:r w:rsidRPr="00777476">
        <w:fldChar w:fldCharType="begin" w:fldLock="1"/>
      </w:r>
      <w:r w:rsidR="003E2D52" w:rsidRPr="00777476">
        <w:instrText>ADDIN CSL_CITATION {"citationItems":[{"id":"ITEM-1","itemData":{"DOI":"10.1001/jama.2017.18391","author":[{"dropping-particle":"","family":"Beam","given":"Andrew L.","non-dropping-particle":"","parse-names":false,"suffix":""},{"dropping-particle":"","family":"Kohane","given":"Isaac S.","non-dropping-particle":"","parse-names":false,"suffix":""}],"container-title":"JAMA","id":"ITEM-1","issue":"13","issued":{"date-parts":[["2018"]]},"page":"1317-1318","title":"Big Data and Machine Learning in Health Care","type":"article-journal","volume":"319"},"uris":["http://www.mendeley.com/documents/?uuid=e0bbc4ef-a292-4110-bb2d-058f603056f6"]}],"mendeley":{"formattedCitation":"(Beam and Kohane, 2018)","plainTextFormattedCitation":"(Beam and Kohane, 2018)","previouslyFormattedCitation":"(Beam and Kohane, 2018)"},"properties":{"noteIndex":0},"schema":"https://github.com/citation-style-language/schema/raw/master/csl-citation.json"}</w:instrText>
      </w:r>
      <w:r w:rsidRPr="00777476">
        <w:fldChar w:fldCharType="separate"/>
      </w:r>
      <w:r w:rsidRPr="00777476">
        <w:rPr>
          <w:noProof/>
        </w:rPr>
        <w:t>(Beam and Kohane, 2018)</w:t>
      </w:r>
      <w:r w:rsidRPr="00777476">
        <w:fldChar w:fldCharType="end"/>
      </w:r>
      <w:r w:rsidRPr="00777476">
        <w:t>.</w:t>
      </w:r>
      <w:r w:rsidR="0081714B" w:rsidRPr="00777476">
        <w:t xml:space="preserve"> Finally, progress in artificial intelligence (particularly anomaly detection) might help to mitigate problems arising from data errors </w:t>
      </w:r>
      <w:r w:rsidR="0081714B" w:rsidRPr="00777476">
        <w:fldChar w:fldCharType="begin" w:fldLock="1"/>
      </w:r>
      <w:r w:rsidR="0081714B" w:rsidRPr="00777476">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Challen &lt;i&gt;et al.&lt;/i&gt;, 2019; Macrae, 2019)","plainTextFormattedCitation":"(Challen et al., 2019; Macrae, 2019)","previouslyFormattedCitation":"(Challen &lt;i&gt;et al.&lt;/i&gt;, 2019; Macrae, 2019)"},"properties":{"noteIndex":0},"schema":"https://github.com/citation-style-language/schema/raw/master/csl-citation.json"}</w:instrText>
      </w:r>
      <w:r w:rsidR="0081714B" w:rsidRPr="00777476">
        <w:fldChar w:fldCharType="separate"/>
      </w:r>
      <w:r w:rsidR="0081714B" w:rsidRPr="00777476">
        <w:rPr>
          <w:noProof/>
        </w:rPr>
        <w:t xml:space="preserve">(Challen </w:t>
      </w:r>
      <w:r w:rsidR="0081714B" w:rsidRPr="00777476">
        <w:rPr>
          <w:i/>
          <w:noProof/>
        </w:rPr>
        <w:t>et al.</w:t>
      </w:r>
      <w:r w:rsidR="0081714B" w:rsidRPr="00777476">
        <w:rPr>
          <w:noProof/>
        </w:rPr>
        <w:t>, 2019; Macrae, 2019)</w:t>
      </w:r>
      <w:r w:rsidR="0081714B" w:rsidRPr="00777476">
        <w:fldChar w:fldCharType="end"/>
      </w:r>
      <w:r w:rsidR="0081714B" w:rsidRPr="00777476">
        <w:t xml:space="preserve">. For example, to minimise inappropriate decisions due to poor data quality, </w:t>
      </w:r>
      <w:r w:rsidR="0081714B" w:rsidRPr="00777476">
        <w:fldChar w:fldCharType="begin" w:fldLock="1"/>
      </w:r>
      <w:r w:rsidR="0081714B" w:rsidRPr="00777476">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Sako, Adibi and Wickramasinghe, 2020)","manualFormatting":"Sako et al. (2020)","plainTextFormattedCitation":"(Sako, Adibi and Wickramasinghe, 2020)","previouslyFormattedCitation":"(Sako, Adibi and Wickramasinghe, 2020)"},"properties":{"noteIndex":0},"schema":"https://github.com/citation-style-language/schema/raw/master/csl-citation.json"}</w:instrText>
      </w:r>
      <w:r w:rsidR="0081714B" w:rsidRPr="00777476">
        <w:fldChar w:fldCharType="separate"/>
      </w:r>
      <w:r w:rsidR="0081714B" w:rsidRPr="00777476">
        <w:rPr>
          <w:noProof/>
        </w:rPr>
        <w:t>Sako et al. (2020)</w:t>
      </w:r>
      <w:r w:rsidR="0081714B" w:rsidRPr="00777476">
        <w:fldChar w:fldCharType="end"/>
      </w:r>
      <w:r w:rsidR="0081714B" w:rsidRPr="00777476">
        <w:t xml:space="preserve"> provides a conceptual framework for automated assessment of data quality and information integrity.</w:t>
      </w:r>
      <w:r w:rsidR="003E6B64" w:rsidRPr="00777476">
        <w:t xml:space="preserve"> These methods are examples of how </w:t>
      </w:r>
      <w:r w:rsidR="00C76A80" w:rsidRPr="00777476">
        <w:t>developments in digital health</w:t>
      </w:r>
      <w:r w:rsidR="003E6B64" w:rsidRPr="00777476">
        <w:t xml:space="preserve"> can be used to improve patient safety </w:t>
      </w:r>
      <w:r w:rsidR="00C76A80" w:rsidRPr="00777476">
        <w:t>as well as help with its safe use</w:t>
      </w:r>
      <w:r w:rsidR="003E6B64" w:rsidRPr="00777476">
        <w:t>.</w:t>
      </w:r>
    </w:p>
    <w:p w14:paraId="123D50B9" w14:textId="6A15425B" w:rsidR="007B37B8" w:rsidRPr="00F25567" w:rsidRDefault="007B37B8" w:rsidP="000A1BAC"/>
    <w:p w14:paraId="4C9F8C1A" w14:textId="397C8BDA" w:rsidR="007B37B8" w:rsidRPr="00F25567" w:rsidRDefault="007B37B8" w:rsidP="00DE355E">
      <w:pPr>
        <w:pStyle w:val="Heading2"/>
      </w:pPr>
      <w:r w:rsidRPr="00F25567">
        <w:t>Reactive regulations and standards</w:t>
      </w:r>
    </w:p>
    <w:p w14:paraId="53AD91FB" w14:textId="77777777" w:rsidR="00CE0FE4" w:rsidRDefault="00B4439A" w:rsidP="000A1BAC">
      <w:r w:rsidRPr="00777476">
        <w:t>Thirdly, as the pace of innovation accelerates, the current reactive (rather than proactive) regulatory- and standards-based approaches to safety will be increasingly ineffective at assuring patients’ safety</w:t>
      </w:r>
      <w:r w:rsidR="00B44012" w:rsidRPr="00777476">
        <w:t xml:space="preserve"> (</w:t>
      </w:r>
      <w:r w:rsidR="00B44012" w:rsidRPr="001A5100">
        <w:rPr>
          <w:highlight w:val="yellow"/>
        </w:rPr>
        <w:t>Xplaceholder – OJ and CMc paperX</w:t>
      </w:r>
      <w:r w:rsidR="00B44012" w:rsidRPr="00777476">
        <w:t>)</w:t>
      </w:r>
      <w:r w:rsidRPr="00777476">
        <w:t>.</w:t>
      </w:r>
      <w:r w:rsidR="0081714B" w:rsidRPr="00777476">
        <w:t xml:space="preserve"> The implication is that avoidable harm might be experienced before mitigations are put in place.</w:t>
      </w:r>
    </w:p>
    <w:p w14:paraId="6E348CBD" w14:textId="3354B4EC" w:rsidR="003E2D52" w:rsidRPr="00F25567" w:rsidRDefault="003E2D52" w:rsidP="000A1BAC">
      <w:r w:rsidRPr="00777476">
        <w:t xml:space="preserve">We recommend </w:t>
      </w:r>
      <w:r w:rsidR="009B4077" w:rsidRPr="00777476">
        <w:t>synchronisation</w:t>
      </w:r>
      <w:r w:rsidRPr="00777476">
        <w:t xml:space="preserve"> of the development and evaluation of </w:t>
      </w:r>
      <w:r w:rsidR="00E06809" w:rsidRPr="00777476">
        <w:t>health information technologies</w:t>
      </w:r>
      <w:r w:rsidRPr="00777476">
        <w:t xml:space="preserve">, similar to the IDEAL framework </w:t>
      </w:r>
      <w:r w:rsidRPr="00777476">
        <w:fldChar w:fldCharType="begin" w:fldLock="1"/>
      </w:r>
      <w:r w:rsidRPr="00777476">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mendeley":{"formattedCitation":"(Sedrakyan &lt;i&gt;et al.&lt;/i&gt;, 2016)","plainTextFormattedCitation":"(Sedrakyan et al., 2016)","previouslyFormattedCitation":"(Sedrakyan &lt;i&gt;et al.&lt;/i&gt;, 2016)"},"properties":{"noteIndex":0},"schema":"https://github.com/citation-style-language/schema/raw/master/csl-citation.json"}</w:instrText>
      </w:r>
      <w:r w:rsidRPr="00777476">
        <w:fldChar w:fldCharType="separate"/>
      </w:r>
      <w:r w:rsidRPr="00777476">
        <w:rPr>
          <w:noProof/>
        </w:rPr>
        <w:t xml:space="preserve">(Sedrakyan </w:t>
      </w:r>
      <w:r w:rsidRPr="00777476">
        <w:rPr>
          <w:i/>
          <w:noProof/>
        </w:rPr>
        <w:t>et al.</w:t>
      </w:r>
      <w:r w:rsidRPr="00777476">
        <w:rPr>
          <w:noProof/>
        </w:rPr>
        <w:t>, 2016)</w:t>
      </w:r>
      <w:r w:rsidRPr="00777476">
        <w:fldChar w:fldCharType="end"/>
      </w:r>
      <w:r w:rsidRPr="00777476">
        <w:t>. The IDEAL framework champions gradual approval of medical devices rather than the one-shot approval of CE marking</w:t>
      </w:r>
      <w:r w:rsidR="008D06DB" w:rsidRPr="00777476">
        <w:t xml:space="preserve"> </w:t>
      </w:r>
      <w:r w:rsidR="008D06DB" w:rsidRPr="00777476">
        <w:fldChar w:fldCharType="begin" w:fldLock="1"/>
      </w:r>
      <w:r w:rsidR="008D06DB" w:rsidRPr="00777476">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The European Parliment and The Council of the European Union, 1993)","plainTextFormattedCitation":"(The European Parliment and The Council of the European Union, 1993)","previouslyFormattedCitation":"(The European Parliment and The Council of the European Union, 1993)"},"properties":{"noteIndex":0},"schema":"https://github.com/citation-style-language/schema/raw/master/csl-citation.json"}</w:instrText>
      </w:r>
      <w:r w:rsidR="008D06DB" w:rsidRPr="00777476">
        <w:fldChar w:fldCharType="separate"/>
      </w:r>
      <w:r w:rsidR="008D06DB" w:rsidRPr="00777476">
        <w:rPr>
          <w:noProof/>
        </w:rPr>
        <w:t>(The European Parliment and The Council of the European Union, 1993)</w:t>
      </w:r>
      <w:r w:rsidR="008D06DB" w:rsidRPr="00777476">
        <w:fldChar w:fldCharType="end"/>
      </w:r>
      <w:r w:rsidRPr="00777476">
        <w:t>, which would allow “</w:t>
      </w:r>
      <w:r w:rsidRPr="00777476">
        <w:rPr>
          <w:i/>
        </w:rPr>
        <w:t>graded, responsible, but earlier patient access</w:t>
      </w:r>
      <w:r w:rsidRPr="00777476">
        <w:t xml:space="preserve">” </w:t>
      </w:r>
      <w:r w:rsidRPr="00777476">
        <w:fldChar w:fldCharType="begin" w:fldLock="1"/>
      </w:r>
      <w:r w:rsidRPr="00777476">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id":"ITEM-2","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2","issue":"2","issued":{"date-parts":[["2019"]]},"page":"211-220","title":"No Surgical Innovation Without Evaluation: Evolution and Further Development of the IDEAL Framework and Recommendations","type":"article-journal","volume":"269"},"uris":["http://www.mendeley.com/documents/?uuid=c943c2e8-e02c-4c68-90e3-7ee5fb858265"]}],"mendeley":{"formattedCitation":"(Sedrakyan &lt;i&gt;et al.&lt;/i&gt;, 2016; Hirst &lt;i&gt;et al.&lt;/i&gt;, 2019)","plainTextFormattedCitation":"(Sedrakyan et al., 2016; Hirst et al., 2019)","previouslyFormattedCitation":"(Sedrakyan &lt;i&gt;et al.&lt;/i&gt;, 2016; Hirst &lt;i&gt;et al.&lt;/i&gt;, 2019)"},"properties":{"noteIndex":0},"schema":"https://github.com/citation-style-language/schema/raw/master/csl-citation.json"}</w:instrText>
      </w:r>
      <w:r w:rsidRPr="00777476">
        <w:fldChar w:fldCharType="separate"/>
      </w:r>
      <w:r w:rsidRPr="00777476">
        <w:rPr>
          <w:noProof/>
        </w:rPr>
        <w:t xml:space="preserve">(Sedrakyan </w:t>
      </w:r>
      <w:r w:rsidRPr="00777476">
        <w:rPr>
          <w:i/>
          <w:noProof/>
        </w:rPr>
        <w:t>et al.</w:t>
      </w:r>
      <w:r w:rsidRPr="00777476">
        <w:rPr>
          <w:noProof/>
        </w:rPr>
        <w:t xml:space="preserve">, 2016; Hirst </w:t>
      </w:r>
      <w:r w:rsidRPr="00777476">
        <w:rPr>
          <w:i/>
          <w:noProof/>
        </w:rPr>
        <w:t>et al.</w:t>
      </w:r>
      <w:r w:rsidRPr="00777476">
        <w:rPr>
          <w:noProof/>
        </w:rPr>
        <w:t>, 2019)</w:t>
      </w:r>
      <w:r w:rsidRPr="00777476">
        <w:fldChar w:fldCharType="end"/>
      </w:r>
      <w:r w:rsidRPr="00777476">
        <w:t xml:space="preserve">. Such frameworks simultaneously address concerns that the increased administrative burden of more-stringent regulations might delay products that are imperfect but practically useful </w:t>
      </w:r>
      <w:r w:rsidRPr="00777476">
        <w:fldChar w:fldCharType="begin" w:fldLock="1"/>
      </w:r>
      <w:r w:rsidRPr="00777476">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Oelze, Neeser and Müller, 2019)","plainTextFormattedCitation":"(Oelze, Neeser and Müller, 2019)","previouslyFormattedCitation":"(Oelze, Neeser and Müller, 2019)"},"properties":{"noteIndex":0},"schema":"https://github.com/citation-style-language/schema/raw/master/csl-citation.json"}</w:instrText>
      </w:r>
      <w:r w:rsidRPr="00777476">
        <w:fldChar w:fldCharType="separate"/>
      </w:r>
      <w:r w:rsidRPr="00777476">
        <w:rPr>
          <w:noProof/>
        </w:rPr>
        <w:t>(Oelze, Neeser and Müller, 2019)</w:t>
      </w:r>
      <w:r w:rsidRPr="00777476">
        <w:fldChar w:fldCharType="end"/>
      </w:r>
      <w:r w:rsidRPr="00F25567">
        <w:t xml:space="preserve">. </w:t>
      </w:r>
    </w:p>
    <w:p w14:paraId="1C185595" w14:textId="07C7D51E" w:rsidR="0081714B" w:rsidRPr="00F25567" w:rsidRDefault="003E2D52" w:rsidP="000A1BAC">
      <w:r w:rsidRPr="00777476">
        <w:t>We also recommend that regulators and developers of standards adopt a systems approach to conceptualising risk</w:t>
      </w:r>
      <w:r w:rsidR="00B06ABE" w:rsidRPr="00777476">
        <w:t xml:space="preserve"> </w:t>
      </w:r>
      <w:r w:rsidR="00B06ABE" w:rsidRPr="00777476">
        <w:fldChar w:fldCharType="begin" w:fldLock="1"/>
      </w:r>
      <w:r w:rsidR="005E4F8F" w:rsidRPr="00777476">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Haimes, 2009a)","plainTextFormattedCitation":"(Haimes, 2009a)","previouslyFormattedCitation":"(Haimes, 2009a)"},"properties":{"noteIndex":0},"schema":"https://github.com/citation-style-language/schema/raw/master/csl-citation.json"}</w:instrText>
      </w:r>
      <w:r w:rsidR="00B06ABE" w:rsidRPr="00777476">
        <w:fldChar w:fldCharType="separate"/>
      </w:r>
      <w:r w:rsidR="00751DD1" w:rsidRPr="00777476">
        <w:rPr>
          <w:noProof/>
        </w:rPr>
        <w:t>(Haimes, 2009a)</w:t>
      </w:r>
      <w:r w:rsidR="00B06ABE" w:rsidRPr="00777476">
        <w:fldChar w:fldCharType="end"/>
      </w:r>
      <w:r w:rsidRPr="00777476">
        <w:t xml:space="preserve"> to appropriately reflect the complex adaptive nature of healthcare </w:t>
      </w:r>
      <w:r w:rsidRPr="00777476">
        <w:fldChar w:fldCharType="begin" w:fldLock="1"/>
      </w:r>
      <w:r w:rsidR="00B06ABE" w:rsidRPr="00777476">
        <w:instrText>ADDIN CSL_CITATION {"citationItems":[{"id":"ITEM-1","itemData":{"PMID":"11557716","abstract":"Summary points The science of complex adaptive systems provides important concepts and tools for responding to the challenges of health care in the 21st century Clinical practice, organisation, information management, research, education, and professional development are interdependent and built around multiple self adjusting and interacting systems In complex systems, unpredictability and paradox are ever present, and some things will remain unknowable New conceptual frameworks that incorporate a dynamic, emergent, creative, and intuitive view of the world must replace traditional “reduce and resolve” approaches to clinical care and service organisation","author":[{"dropping-particle":"","family":"Plsek","given":"Paul E","non-dropping-particle":"","parse-names":false,"suffix":""},{"dropping-particle":"","family":"Greenhalgh","given":"Trisha","non-dropping-particle":"","parse-names":false,"suffix":""}],"container-title":"BMJ (Clinical research ed.)","id":"ITEM-1","issue":"7313","issued":{"date-parts":[["2001"]]},"page":"625-8","title":"The challenge of complexity in health care","type":"article-journal","volume":"323"},"uris":["http://www.mendeley.com/documents/?uuid=b1f3fa29-ac3b-402e-9e89-82412d61636d"]}],"mendeley":{"formattedCitation":"(Plsek and Greenhalgh, 2001)","plainTextFormattedCitation":"(Plsek and Greenhalgh, 2001)","previouslyFormattedCitation":"(Plsek and Greenhalgh, 2001)"},"properties":{"noteIndex":0},"schema":"https://github.com/citation-style-language/schema/raw/master/csl-citation.json"}</w:instrText>
      </w:r>
      <w:r w:rsidRPr="00777476">
        <w:fldChar w:fldCharType="separate"/>
      </w:r>
      <w:r w:rsidRPr="00777476">
        <w:rPr>
          <w:noProof/>
        </w:rPr>
        <w:t>(Plsek and Greenhalgh, 2001)</w:t>
      </w:r>
      <w:r w:rsidRPr="00777476">
        <w:fldChar w:fldCharType="end"/>
      </w:r>
      <w:r w:rsidRPr="00777476">
        <w:t xml:space="preserve">. </w:t>
      </w:r>
      <w:r w:rsidR="00D30C91" w:rsidRPr="00777476">
        <w:t>It is hoped tha</w:t>
      </w:r>
      <w:r w:rsidR="00B66EA9" w:rsidRPr="00777476">
        <w:t xml:space="preserve">t </w:t>
      </w:r>
      <w:r w:rsidR="00D30C91" w:rsidRPr="00777476">
        <w:t>t</w:t>
      </w:r>
      <w:r w:rsidR="0081714B" w:rsidRPr="00777476">
        <w:t xml:space="preserve">hese recommendations </w:t>
      </w:r>
      <w:r w:rsidR="00E25082" w:rsidRPr="00777476">
        <w:t xml:space="preserve">might </w:t>
      </w:r>
      <w:r w:rsidR="0081714B" w:rsidRPr="00777476">
        <w:t xml:space="preserve">help to manage increased sensitivity to safety </w:t>
      </w:r>
      <w:r w:rsidR="00B66EA9" w:rsidRPr="00777476">
        <w:t>during development</w:t>
      </w:r>
      <w:r w:rsidR="0081714B" w:rsidRPr="00F25567">
        <w:t>.</w:t>
      </w:r>
    </w:p>
    <w:p w14:paraId="3A8600A6" w14:textId="174287ED" w:rsidR="007B37B8" w:rsidRPr="00F25567" w:rsidRDefault="007B37B8" w:rsidP="000A1BAC"/>
    <w:p w14:paraId="0515F150" w14:textId="77777777" w:rsidR="00E0556F" w:rsidRPr="00F25567" w:rsidRDefault="00E0556F" w:rsidP="00DE355E">
      <w:pPr>
        <w:pStyle w:val="Heading2"/>
      </w:pPr>
      <w:commentRangeStart w:id="7"/>
      <w:r w:rsidRPr="00F25567">
        <w:t xml:space="preserve">Trust </w:t>
      </w:r>
      <w:commentRangeEnd w:id="7"/>
      <w:r w:rsidR="003354EE" w:rsidRPr="00F25567">
        <w:rPr>
          <w:rStyle w:val="CommentReference"/>
          <w:rFonts w:asciiTheme="minorHAnsi" w:eastAsiaTheme="minorHAnsi" w:hAnsiTheme="minorHAnsi" w:cstheme="minorBidi"/>
        </w:rPr>
        <w:commentReference w:id="7"/>
      </w:r>
      <w:r w:rsidRPr="00F25567">
        <w:t>in opaque and complex systems</w:t>
      </w:r>
    </w:p>
    <w:p w14:paraId="1F2AF7D9" w14:textId="5011AF19" w:rsidR="00297362" w:rsidRPr="00F25567" w:rsidRDefault="00E0556F" w:rsidP="00E57295">
      <w:pPr>
        <w:rPr>
          <w:shd w:val="clear" w:color="auto" w:fill="92D050"/>
        </w:rPr>
      </w:pPr>
      <w:r w:rsidRPr="00777476">
        <w:t xml:space="preserve">Fourthly, trust </w:t>
      </w:r>
      <w:r w:rsidR="00EA09ED" w:rsidRPr="00777476">
        <w:t>has</w:t>
      </w:r>
      <w:r w:rsidRPr="00777476">
        <w:t xml:space="preserve"> long been a part of patient care </w:t>
      </w:r>
      <w:r w:rsidRPr="00777476">
        <w:fldChar w:fldCharType="begin" w:fldLock="1"/>
      </w:r>
      <w:r w:rsidRPr="00777476">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Thorne and Robinson, 1988; Song and Zahedi, 2007)","plainTextFormattedCitation":"(Thorne and Robinson, 1988; Song and Zahedi, 2007)","previouslyFormattedCitation":"(Thorne and Robinson, 1988; Song and Zahedi, 2007)"},"properties":{"noteIndex":0},"schema":"https://github.com/citation-style-language/schema/raw/master/csl-citation.json"}</w:instrText>
      </w:r>
      <w:r w:rsidRPr="00777476">
        <w:fldChar w:fldCharType="separate"/>
      </w:r>
      <w:r w:rsidRPr="00777476">
        <w:rPr>
          <w:noProof/>
        </w:rPr>
        <w:t>(Thorne and Robinson, 1988; Song and Zahedi, 2007)</w:t>
      </w:r>
      <w:r w:rsidRPr="00777476">
        <w:fldChar w:fldCharType="end"/>
      </w:r>
      <w:r w:rsidR="00EA09ED" w:rsidRPr="00777476">
        <w:t xml:space="preserve"> but it is threatened by the way that digitisation and complexification of </w:t>
      </w:r>
      <w:r w:rsidR="005D4872" w:rsidRPr="00777476">
        <w:t>digital health</w:t>
      </w:r>
      <w:r w:rsidR="00EA09ED" w:rsidRPr="00777476">
        <w:t xml:space="preserve"> can hinder the intimacy of care</w:t>
      </w:r>
      <w:r w:rsidRPr="00777476">
        <w:t xml:space="preserve">. Trust in healthcare is partly a function of inter-personal behaviours </w:t>
      </w:r>
      <w:r w:rsidRPr="00777476">
        <w:fldChar w:fldCharType="begin" w:fldLock="1"/>
      </w:r>
      <w:r w:rsidRPr="00777476">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Calnan and Rowe, 2006)","plainTextFormattedCitation":"(Calnan and Rowe, 2006)","previouslyFormattedCitation":"(Calnan and Rowe, 2006)"},"properties":{"noteIndex":0},"schema":"https://github.com/citation-style-language/schema/raw/master/csl-citation.json"}</w:instrText>
      </w:r>
      <w:r w:rsidRPr="00777476">
        <w:fldChar w:fldCharType="separate"/>
      </w:r>
      <w:r w:rsidRPr="00777476">
        <w:rPr>
          <w:noProof/>
        </w:rPr>
        <w:t>(Calnan and Rowe, 2006)</w:t>
      </w:r>
      <w:r w:rsidRPr="00777476">
        <w:fldChar w:fldCharType="end"/>
      </w:r>
      <w:r w:rsidRPr="00777476">
        <w:t xml:space="preserve"> with the </w:t>
      </w:r>
      <w:commentRangeStart w:id="8"/>
      <w:r w:rsidRPr="00777476">
        <w:t xml:space="preserve">gatekeeping and competing incentives of actors </w:t>
      </w:r>
      <w:r w:rsidR="005D4872" w:rsidRPr="00777476">
        <w:t>with</w:t>
      </w:r>
      <w:r w:rsidRPr="00777476">
        <w:t xml:space="preserve">in a </w:t>
      </w:r>
      <w:r w:rsidR="005D4872" w:rsidRPr="00777476">
        <w:t xml:space="preserve">health information system </w:t>
      </w:r>
      <w:r w:rsidR="00EA09ED" w:rsidRPr="00777476">
        <w:t>potentially jeopardising</w:t>
      </w:r>
      <w:r w:rsidRPr="00777476">
        <w:t xml:space="preserve"> this trust </w:t>
      </w:r>
      <w:commentRangeEnd w:id="8"/>
      <w:r w:rsidR="003354EE" w:rsidRPr="00777476">
        <w:rPr>
          <w:rStyle w:val="CommentReference"/>
        </w:rPr>
        <w:commentReference w:id="8"/>
      </w:r>
      <w:r w:rsidRPr="00777476">
        <w:fldChar w:fldCharType="begin" w:fldLock="1"/>
      </w:r>
      <w:r w:rsidRPr="00777476">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Mechanic and Schlesinger, 1996; Alaszewski, 2003)","plainTextFormattedCitation":"(Mechanic and Schlesinger, 1996; Alaszewski, 2003)","previouslyFormattedCitation":"(Mechanic and Schlesinger, 1996; Alaszewski, 2003)"},"properties":{"noteIndex":0},"schema":"https://github.com/citation-style-language/schema/raw/master/csl-citation.json"}</w:instrText>
      </w:r>
      <w:r w:rsidRPr="00777476">
        <w:fldChar w:fldCharType="separate"/>
      </w:r>
      <w:r w:rsidRPr="00777476">
        <w:rPr>
          <w:noProof/>
        </w:rPr>
        <w:t>(Mechanic and Schlesinger, 1996; Alaszewski, 2003)</w:t>
      </w:r>
      <w:r w:rsidRPr="00777476">
        <w:fldChar w:fldCharType="end"/>
      </w:r>
      <w:r w:rsidR="008602F4" w:rsidRPr="00777476">
        <w:t xml:space="preserve">. Without trust in expert and reliable sources, patients’ safety is under threat from </w:t>
      </w:r>
      <w:r w:rsidR="008602F4" w:rsidRPr="00777476">
        <w:lastRenderedPageBreak/>
        <w:t xml:space="preserve">misinformation and disinformation from sources more intimate and familiar </w:t>
      </w:r>
      <w:r w:rsidR="008602F4" w:rsidRPr="00777476">
        <w:fldChar w:fldCharType="begin" w:fldLock="1"/>
      </w:r>
      <w:r w:rsidR="00625C5D" w:rsidRPr="00777476">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Wardle and Derakhshan, 2017)","plainTextFormattedCitation":"(Wardle and Derakhshan, 2017)","previouslyFormattedCitation":"(Wardle and Derakhshan, 2017)"},"properties":{"noteIndex":0},"schema":"https://github.com/citation-style-language/schema/raw/master/csl-citation.json"}</w:instrText>
      </w:r>
      <w:r w:rsidR="008602F4" w:rsidRPr="00777476">
        <w:fldChar w:fldCharType="separate"/>
      </w:r>
      <w:r w:rsidR="007767EC" w:rsidRPr="00777476">
        <w:rPr>
          <w:noProof/>
        </w:rPr>
        <w:t>(Wardle and Derakhshan, 2017)</w:t>
      </w:r>
      <w:r w:rsidR="008602F4" w:rsidRPr="00777476">
        <w:fldChar w:fldCharType="end"/>
      </w:r>
      <w:r w:rsidR="008602F4" w:rsidRPr="00777476">
        <w:t>.</w:t>
      </w:r>
    </w:p>
    <w:p w14:paraId="35D7452F" w14:textId="2C6CFA33" w:rsidR="00E0556F" w:rsidRPr="00F25567" w:rsidRDefault="00625C5D" w:rsidP="00E57295">
      <w:r w:rsidRPr="00777476">
        <w:t>A f</w:t>
      </w:r>
      <w:r w:rsidR="005D4872" w:rsidRPr="00777476">
        <w:t>urthe</w:t>
      </w:r>
      <w:r w:rsidRPr="00777476">
        <w:t xml:space="preserve">r challenge </w:t>
      </w:r>
      <w:r w:rsidR="005D4872" w:rsidRPr="00777476">
        <w:t xml:space="preserve">to trust </w:t>
      </w:r>
      <w:r w:rsidRPr="00777476">
        <w:t xml:space="preserve">is when an </w:t>
      </w:r>
      <w:r w:rsidR="00A34080" w:rsidRPr="00777476">
        <w:t>illusion of safety</w:t>
      </w:r>
      <w:r w:rsidRPr="00777476">
        <w:t xml:space="preserve"> is</w:t>
      </w:r>
      <w:r w:rsidR="005D4872" w:rsidRPr="00777476">
        <w:t xml:space="preserve"> </w:t>
      </w:r>
      <w:r w:rsidRPr="00777476">
        <w:t>partly</w:t>
      </w:r>
      <w:r w:rsidR="00A34080" w:rsidRPr="00777476">
        <w:t xml:space="preserve"> </w:t>
      </w:r>
      <w:r w:rsidR="005D4872" w:rsidRPr="00777476">
        <w:t>incentivised</w:t>
      </w:r>
      <w:r w:rsidR="00A34080" w:rsidRPr="00777476">
        <w:t xml:space="preserve"> by short-term returns</w:t>
      </w:r>
      <w:r w:rsidR="005D4872" w:rsidRPr="00777476">
        <w:t xml:space="preserve">. </w:t>
      </w:r>
      <w:r w:rsidR="00CE0FE4">
        <w:t xml:space="preserve">In addition to the </w:t>
      </w:r>
      <w:r w:rsidR="00E57295" w:rsidRPr="00777476">
        <w:t xml:space="preserve">illusion of patient safety </w:t>
      </w:r>
      <w:r w:rsidR="00CE0FE4">
        <w:t>arising</w:t>
      </w:r>
      <w:r w:rsidR="00E57295" w:rsidRPr="00777476">
        <w:t xml:space="preserve"> from ignorance</w:t>
      </w:r>
      <w:r w:rsidR="00297362" w:rsidRPr="00777476">
        <w:t xml:space="preserve"> or lack of </w:t>
      </w:r>
      <w:r w:rsidR="00E57295" w:rsidRPr="00777476">
        <w:t xml:space="preserve">engagement </w:t>
      </w:r>
      <w:r w:rsidR="00E57295" w:rsidRPr="00777476">
        <w:fldChar w:fldCharType="begin" w:fldLock="1"/>
      </w:r>
      <w:r w:rsidR="00E57295" w:rsidRPr="00777476">
        <w:instrText>ADDIN CSL_CITATION {"citationItems":[{"id":"ITEM-1","itemData":{"author":[{"dropping-particle":"","family":"Classen","given":"David","non-dropping-particle":"","parse-names":false,"suffix":""}],"container-title":"JAMA","id":"ITEM-1","issue":"9","issued":{"date-parts":[["2003"]]},"page":"1154-1156","title":"Medication Safety: Moving from illusion to reality","type":"article-journal","volume":"289"},"uris":["http://www.mendeley.com/documents/?uuid=95a0e836-5d4e-4c09-984e-718449317631"]},{"id":"ITEM-2","itemData":{"author":[{"dropping-particle":"","family":"Tomassoni","given":"Anthony J.","non-dropping-particle":"","parse-names":false,"suffix":""},{"dropping-particle":"","family":"Simone","given":"Karen","non-dropping-particle":"","parse-names":false,"suffix":""}],"container-title":"Current Opinion in Pediatrics","id":"ITEM-2","issued":{"date-parts":[["2001"]]},"page":"162-169","title":"Herbal medicines for children: an illusion of safety?","type":"article-journal","volume":"13"},"uris":["http://www.mendeley.com/documents/?uuid=d857878f-80da-4e83-b734-72f390ab04dc"]}],"mendeley":{"formattedCitation":"(Tomassoni and Simone, 2001; Classen, 2003)","plainTextFormattedCitation":"(Tomassoni and Simone, 2001; Classen, 2003)","previouslyFormattedCitation":"(Tomassoni and Simone, 2001; Classen, 2003)"},"properties":{"noteIndex":0},"schema":"https://github.com/citation-style-language/schema/raw/master/csl-citation.json"}</w:instrText>
      </w:r>
      <w:r w:rsidR="00E57295" w:rsidRPr="00777476">
        <w:fldChar w:fldCharType="separate"/>
      </w:r>
      <w:r w:rsidR="00E57295" w:rsidRPr="00777476">
        <w:rPr>
          <w:noProof/>
        </w:rPr>
        <w:t>(Tomassoni and Simone, 2001; Classen, 2003)</w:t>
      </w:r>
      <w:r w:rsidR="00E57295" w:rsidRPr="00777476">
        <w:fldChar w:fldCharType="end"/>
      </w:r>
      <w:r w:rsidR="00E57295" w:rsidRPr="00777476">
        <w:t xml:space="preserve">, </w:t>
      </w:r>
      <w:r w:rsidR="00C5275C" w:rsidRPr="00777476">
        <w:t>‘</w:t>
      </w:r>
      <w:r w:rsidR="005D4872" w:rsidRPr="00777476">
        <w:t>safety</w:t>
      </w:r>
      <w:r w:rsidR="00C5275C" w:rsidRPr="00777476">
        <w:t>/security</w:t>
      </w:r>
      <w:r w:rsidR="005D4872" w:rsidRPr="00777476">
        <w:t xml:space="preserve"> theatre</w:t>
      </w:r>
      <w:r w:rsidR="00C5275C" w:rsidRPr="00777476">
        <w:t>’</w:t>
      </w:r>
      <w:r w:rsidR="005D4872" w:rsidRPr="00777476">
        <w:t xml:space="preserve"> </w:t>
      </w:r>
      <w:r w:rsidR="00E57295" w:rsidRPr="00777476">
        <w:t xml:space="preserve">describes deliberate safety-related activities intended to provide feelings of improved safety regardless of whether they actually influence safety </w:t>
      </w:r>
      <w:r w:rsidR="00E57295" w:rsidRPr="00777476">
        <w:fldChar w:fldCharType="begin" w:fldLock="1"/>
      </w:r>
      <w:r w:rsidR="007767EC" w:rsidRPr="00777476">
        <w:instrText>ADDIN CSL_CITATION {"citationItems":[{"id":"ITEM-1","itemData":{"author":[{"dropping-particle":"","family":"Thedell","given":"Terry","non-dropping-particle":"","parse-names":false,"suffix":""}],"container-title":"Professional Safety","id":"ITEM-1","issue":"10","issued":{"date-parts":[["2013"]]},"page":"28","title":"The Theater of Safety","type":"article-journal","volume":"58"},"uris":["http://www.mendeley.com/documents/?uuid=ab96648c-fac3-4782-8335-0629f821cfc1"]}],"mendeley":{"formattedCitation":"(Thedell, 2013)","plainTextFormattedCitation":"(Thedell, 2013)","previouslyFormattedCitation":"(Thedell, 2013)"},"properties":{"noteIndex":0},"schema":"https://github.com/citation-style-language/schema/raw/master/csl-citation.json"}</w:instrText>
      </w:r>
      <w:r w:rsidR="00E57295" w:rsidRPr="00777476">
        <w:fldChar w:fldCharType="separate"/>
      </w:r>
      <w:r w:rsidR="00E57295" w:rsidRPr="00777476">
        <w:rPr>
          <w:noProof/>
        </w:rPr>
        <w:t>(Thedell, 2013)</w:t>
      </w:r>
      <w:r w:rsidR="00E57295" w:rsidRPr="00777476">
        <w:fldChar w:fldCharType="end"/>
      </w:r>
      <w:r w:rsidR="00E57295" w:rsidRPr="00777476">
        <w:t>.</w:t>
      </w:r>
      <w:r w:rsidRPr="00777476">
        <w:t xml:space="preserve"> </w:t>
      </w:r>
      <w:r w:rsidR="00E6430D" w:rsidRPr="00777476">
        <w:t>With</w:t>
      </w:r>
      <w:r w:rsidRPr="00777476">
        <w:t xml:space="preserve"> public </w:t>
      </w:r>
      <w:r w:rsidR="005F5CF3" w:rsidRPr="00777476">
        <w:t>wariness of technology like</w:t>
      </w:r>
      <w:r w:rsidRPr="00777476">
        <w:t xml:space="preserve"> artificial intelligence </w:t>
      </w:r>
      <w:r w:rsidRPr="00777476">
        <w:fldChar w:fldCharType="begin" w:fldLock="1"/>
      </w:r>
      <w:r w:rsidR="00BF705B" w:rsidRPr="00777476">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Siau and Wang, 2018)","plainTextFormattedCitation":"(Siau and Wang, 2018)","previouslyFormattedCitation":"(Siau and Wang, 2018)"},"properties":{"noteIndex":0},"schema":"https://github.com/citation-style-language/schema/raw/master/csl-citation.json"}</w:instrText>
      </w:r>
      <w:r w:rsidRPr="00777476">
        <w:fldChar w:fldCharType="separate"/>
      </w:r>
      <w:r w:rsidRPr="00777476">
        <w:rPr>
          <w:noProof/>
        </w:rPr>
        <w:t>(Siau and Wang, 2018)</w:t>
      </w:r>
      <w:r w:rsidRPr="00777476">
        <w:fldChar w:fldCharType="end"/>
      </w:r>
      <w:r w:rsidRPr="00777476">
        <w:t>, developers of digital health are incentivised to promote their products persuasively</w:t>
      </w:r>
      <w:r w:rsidR="005F5CF3" w:rsidRPr="00777476">
        <w:t xml:space="preserve"> with, for example, </w:t>
      </w:r>
      <w:r w:rsidR="00CE0FE4">
        <w:t xml:space="preserve">focus on </w:t>
      </w:r>
      <w:r w:rsidR="005F5CF3" w:rsidRPr="00777476">
        <w:t xml:space="preserve">short rather than long-term benefits </w:t>
      </w:r>
      <w:r w:rsidR="005F5CF3" w:rsidRPr="00777476">
        <w:fldChar w:fldCharType="begin" w:fldLock="1"/>
      </w:r>
      <w:r w:rsidR="005F5CF3" w:rsidRPr="00777476">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Glikson and Woolley, 2020)","plainTextFormattedCitation":"(Glikson and Woolley, 2020)","previouslyFormattedCitation":"(Glikson and Woolley, 2020)"},"properties":{"noteIndex":0},"schema":"https://github.com/citation-style-language/schema/raw/master/csl-citation.json"}</w:instrText>
      </w:r>
      <w:r w:rsidR="005F5CF3" w:rsidRPr="00777476">
        <w:fldChar w:fldCharType="separate"/>
      </w:r>
      <w:r w:rsidR="005F5CF3" w:rsidRPr="00777476">
        <w:rPr>
          <w:noProof/>
        </w:rPr>
        <w:t>(Glikson and Woolley, 2020)</w:t>
      </w:r>
      <w:r w:rsidR="005F5CF3" w:rsidRPr="00777476">
        <w:fldChar w:fldCharType="end"/>
      </w:r>
      <w:r w:rsidRPr="00777476">
        <w:t xml:space="preserve">. </w:t>
      </w:r>
      <w:r w:rsidR="00297362" w:rsidRPr="00777476">
        <w:t xml:space="preserve"> </w:t>
      </w:r>
      <w:r w:rsidR="00A34080" w:rsidRPr="00777476">
        <w:t>P</w:t>
      </w:r>
      <w:r w:rsidR="00297362" w:rsidRPr="00777476">
        <w:t xml:space="preserve">atients’ safety </w:t>
      </w:r>
      <w:r w:rsidR="00A34080" w:rsidRPr="00777476">
        <w:t xml:space="preserve">is threatened directly by </w:t>
      </w:r>
      <w:r w:rsidR="00297362" w:rsidRPr="00777476">
        <w:t>misdirection of attention and indirectly from allocation of limited resources to support the distraction.</w:t>
      </w:r>
    </w:p>
    <w:p w14:paraId="07E2630F" w14:textId="6D75BFAC" w:rsidR="0008502C" w:rsidRPr="00F25567" w:rsidRDefault="006A08E5" w:rsidP="00E0556F">
      <w:pPr>
        <w:rPr>
          <w:shd w:val="clear" w:color="auto" w:fill="5B9BD5" w:themeFill="accent1"/>
        </w:rPr>
      </w:pPr>
      <w:r w:rsidRPr="00777476">
        <w:t>We suggest that a</w:t>
      </w:r>
      <w:r w:rsidR="0041730C" w:rsidRPr="00777476">
        <w:t xml:space="preserve"> </w:t>
      </w:r>
      <w:commentRangeStart w:id="9"/>
      <w:r w:rsidR="0041730C" w:rsidRPr="00777476">
        <w:t xml:space="preserve">socio-technical perspective </w:t>
      </w:r>
      <w:commentRangeEnd w:id="9"/>
      <w:r w:rsidR="00CE0FE4">
        <w:rPr>
          <w:rStyle w:val="CommentReference"/>
        </w:rPr>
        <w:commentReference w:id="9"/>
      </w:r>
      <w:r w:rsidRPr="00777476">
        <w:t xml:space="preserve">will help all stakeholders in healthcare to acknowledge the systemic nature of </w:t>
      </w:r>
      <w:r w:rsidR="00BF705B" w:rsidRPr="00777476">
        <w:t>digital health systems</w:t>
      </w:r>
      <w:r w:rsidR="002665B8" w:rsidRPr="00777476">
        <w:t>. Such a perspective can support an awareness and transparency as a foundation of trust</w:t>
      </w:r>
      <w:r w:rsidR="00DC0469" w:rsidRPr="00777476">
        <w:t xml:space="preserve"> </w:t>
      </w:r>
      <w:r w:rsidR="00DC0469" w:rsidRPr="00777476">
        <w:fldChar w:fldCharType="begin" w:fldLock="1"/>
      </w:r>
      <w:r w:rsidR="0008502C" w:rsidRPr="00777476">
        <w:instrText>ADDIN CSL_CITATION {"citationItems":[{"id":"ITEM-1","itemData":{"DOI":"10.1080/1553118X.2018.1425692","ISSN":"15531198","abstract":"Based on the literature in various strategic communication disciplines, including marketing, advertising, and public relations, this 2 (company-cause fit: congruent vs. incongruent) × 2 (level of transparency: high vs. low) experiment examines message effect on trust, organizational advocacy, and skepticism in order to explore ways to effectively communicate CSR initiatives in consideration of company-cause fit and transparency. Company-cause fit has been incorporated as a strategic tool in marketing and advertising, yet transparency has been primarily discussed in terms of its ethical implications in PR literature. Most significantly, this study suggests a moderating role of transparency on the effect of CSR cause fit, in that partnering with an incongruent cause fit can help build trust with consumers when the CSR message is communicated in a highly transparent manner. Furthermore, this study suggests that transparency is a necessary condition to be strategically implemented in CSR communication to enhance trust with consumers.","author":[{"dropping-particle":"","family":"Kim","given":"Hyosun","non-dropping-particle":"","parse-names":false,"suffix":""},{"dropping-particle":"","family":"Lee","given":"Tae Ho","non-dropping-particle":"","parse-names":false,"suffix":""}],"container-title":"International Journal of Strategic Communication","id":"ITEM-1","issue":"2","issued":{"date-parts":[["2018"]]},"page":"107-124","publisher":"Routledge","title":"Strategic CSR Communication: A Moderating Role of Transparency in Trust Building","type":"article-journal","volume":"12"},"uris":["http://www.mendeley.com/documents/?uuid=bb84203d-a3e4-4a45-ba67-7915126b3d96"]}],"mendeley":{"formattedCitation":"(Kim and Lee, 2018)","plainTextFormattedCitation":"(Kim and Lee, 2018)","previouslyFormattedCitation":"(Kim and Lee, 2018)"},"properties":{"noteIndex":0},"schema":"https://github.com/citation-style-language/schema/raw/master/csl-citation.json"}</w:instrText>
      </w:r>
      <w:r w:rsidR="00DC0469" w:rsidRPr="00777476">
        <w:fldChar w:fldCharType="separate"/>
      </w:r>
      <w:r w:rsidR="00DC0469" w:rsidRPr="00777476">
        <w:rPr>
          <w:noProof/>
        </w:rPr>
        <w:t>(Kim and Lee, 2018)</w:t>
      </w:r>
      <w:r w:rsidR="00DC0469" w:rsidRPr="00777476">
        <w:fldChar w:fldCharType="end"/>
      </w:r>
      <w:r w:rsidR="0008502C" w:rsidRPr="00777476">
        <w:t xml:space="preserve">, in line with the Transparency for Trust initiative </w:t>
      </w:r>
      <w:r w:rsidR="0008502C" w:rsidRPr="00777476">
        <w:fldChar w:fldCharType="begin" w:fldLock="1"/>
      </w:r>
      <w:r w:rsidR="00106E58" w:rsidRPr="00777476">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Wykes and Schueller, 2019)","plainTextFormattedCitation":"(Wykes and Schueller, 2019)","previouslyFormattedCitation":"(Wykes and Schueller, 2019)"},"properties":{"noteIndex":0},"schema":"https://github.com/citation-style-language/schema/raw/master/csl-citation.json"}</w:instrText>
      </w:r>
      <w:r w:rsidR="0008502C" w:rsidRPr="00777476">
        <w:fldChar w:fldCharType="separate"/>
      </w:r>
      <w:r w:rsidR="0008502C" w:rsidRPr="00777476">
        <w:rPr>
          <w:noProof/>
        </w:rPr>
        <w:t>(Wykes and Schueller, 2019)</w:t>
      </w:r>
      <w:r w:rsidR="0008502C" w:rsidRPr="00777476">
        <w:fldChar w:fldCharType="end"/>
      </w:r>
      <w:r w:rsidR="00BF705B" w:rsidRPr="00777476">
        <w:t>. Socio-technical models like the Systems Engineering Initiative for Patient Safety</w:t>
      </w:r>
      <w:r w:rsidR="00CE0FE4">
        <w:t xml:space="preserve"> 2.0</w:t>
      </w:r>
      <w:r w:rsidR="00BF705B" w:rsidRPr="00777476">
        <w:t xml:space="preserve"> </w:t>
      </w:r>
      <w:r w:rsidR="00BF705B" w:rsidRPr="00777476">
        <w:fldChar w:fldCharType="begin" w:fldLock="1"/>
      </w:r>
      <w:r w:rsidR="006B7DC7">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mendeley":{"formattedCitation":"(Holden &lt;i&gt;et al.&lt;/i&gt;, 2014)"},"properties":{"noteIndex":0},"schema":"https://github.com/citation-style-language/schema/raw/master/csl-citation.json"}</w:instrText>
      </w:r>
      <w:r w:rsidR="00BF705B" w:rsidRPr="00777476">
        <w:fldChar w:fldCharType="separate"/>
      </w:r>
      <w:r w:rsidR="006B7DC7" w:rsidRPr="006B7DC7">
        <w:rPr>
          <w:noProof/>
        </w:rPr>
        <w:t>(Holden</w:t>
      </w:r>
      <w:r w:rsidR="006B7DC7" w:rsidRPr="006B7DC7">
        <w:rPr>
          <w:i/>
          <w:noProof/>
        </w:rPr>
        <w:t xml:space="preserve"> et al</w:t>
      </w:r>
      <w:r w:rsidR="006B7DC7" w:rsidRPr="006B7DC7">
        <w:rPr>
          <w:noProof/>
        </w:rPr>
        <w:t>&gt;, 2014)</w:t>
      </w:r>
      <w:r w:rsidR="00BF705B" w:rsidRPr="00777476">
        <w:fldChar w:fldCharType="end"/>
      </w:r>
      <w:r w:rsidR="00BF705B" w:rsidRPr="00777476">
        <w:t xml:space="preserve"> relate the components of health</w:t>
      </w:r>
      <w:r w:rsidR="005F5CF3" w:rsidRPr="00777476">
        <w:t>care</w:t>
      </w:r>
      <w:r w:rsidR="00BF705B" w:rsidRPr="00777476">
        <w:t xml:space="preserve"> systems, which </w:t>
      </w:r>
      <w:r w:rsidR="005F5CF3" w:rsidRPr="00777476">
        <w:t xml:space="preserve">also </w:t>
      </w:r>
      <w:r w:rsidR="00BF705B" w:rsidRPr="00777476">
        <w:t xml:space="preserve">map to the determinants of trusting relationships with technology </w:t>
      </w:r>
      <w:r w:rsidR="00BF705B" w:rsidRPr="00777476">
        <w:fldChar w:fldCharType="begin" w:fldLock="1"/>
      </w:r>
      <w:r w:rsidR="006B7DC7">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Siau and Wang, 2018)","manualFormatting":"(cf. Figure 2 in Siau and Wang, 2018)","plainTextFormattedCitation":"(Siau and Wang, 2018)","previouslyFormattedCitation":"(Siau and Wang, 2018)"},"properties":{"noteIndex":0},"schema":"https://github.com/citation-style-language/schema/raw/master/csl-citation.json"}</w:instrText>
      </w:r>
      <w:r w:rsidR="00BF705B" w:rsidRPr="00777476">
        <w:fldChar w:fldCharType="separate"/>
      </w:r>
      <w:r w:rsidR="00BF705B" w:rsidRPr="00777476">
        <w:rPr>
          <w:noProof/>
        </w:rPr>
        <w:t>(</w:t>
      </w:r>
      <w:r w:rsidR="00CE0FE4">
        <w:rPr>
          <w:noProof/>
        </w:rPr>
        <w:t>cf.</w:t>
      </w:r>
      <w:r w:rsidR="00BF705B" w:rsidRPr="00777476">
        <w:rPr>
          <w:noProof/>
        </w:rPr>
        <w:t xml:space="preserve"> Figure 2 in Siau and Wang, 2018)</w:t>
      </w:r>
      <w:r w:rsidR="00BF705B" w:rsidRPr="00777476">
        <w:fldChar w:fldCharType="end"/>
      </w:r>
      <w:r w:rsidR="0008502C" w:rsidRPr="00777476">
        <w:t>.</w:t>
      </w:r>
    </w:p>
    <w:p w14:paraId="029C0BCF" w14:textId="26A7D799" w:rsidR="0041730C" w:rsidRPr="00F25567" w:rsidRDefault="00106E58" w:rsidP="00E0556F">
      <w:r w:rsidRPr="00777476">
        <w:t>Practically, developers and vendors of emerging health information technologies could consider supplier declaration</w:t>
      </w:r>
      <w:r w:rsidR="005F5CF3" w:rsidRPr="00777476">
        <w:t>s</w:t>
      </w:r>
      <w:r w:rsidRPr="00777476">
        <w:t xml:space="preserve"> of conformity to industry and community co-developed ‘FactSheets’ </w:t>
      </w:r>
      <w:r w:rsidRPr="00777476">
        <w:fldChar w:fldCharType="begin" w:fldLock="1"/>
      </w:r>
      <w:r w:rsidR="005F5CF3" w:rsidRPr="00777476">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Arnold &lt;i&gt;et al.&lt;/i&gt;, 2019)","plainTextFormattedCitation":"(Arnold et al., 2019)","previouslyFormattedCitation":"(Arnold &lt;i&gt;et al.&lt;/i&gt;, 2019)"},"properties":{"noteIndex":0},"schema":"https://github.com/citation-style-language/schema/raw/master/csl-citation.json"}</w:instrText>
      </w:r>
      <w:r w:rsidRPr="00777476">
        <w:fldChar w:fldCharType="separate"/>
      </w:r>
      <w:r w:rsidRPr="00777476">
        <w:rPr>
          <w:noProof/>
        </w:rPr>
        <w:t xml:space="preserve">(Arnold </w:t>
      </w:r>
      <w:r w:rsidRPr="00777476">
        <w:rPr>
          <w:i/>
          <w:noProof/>
        </w:rPr>
        <w:t>et al.</w:t>
      </w:r>
      <w:r w:rsidRPr="00777476">
        <w:rPr>
          <w:noProof/>
        </w:rPr>
        <w:t>, 2019)</w:t>
      </w:r>
      <w:r w:rsidRPr="00777476">
        <w:fldChar w:fldCharType="end"/>
      </w:r>
      <w:r w:rsidRPr="00777476">
        <w:t>. Such an approach also contributes to proactive, community-led regulation of digital health.</w:t>
      </w:r>
      <w:r w:rsidR="00CE0FE4">
        <w:t xml:space="preserve"> </w:t>
      </w:r>
      <w:r w:rsidR="0041730C" w:rsidRPr="00777476">
        <w:t xml:space="preserve">A socio-technical perspective has the potential to address all three domains of HIT patient safety as proposed by </w:t>
      </w:r>
      <w:r w:rsidR="0041730C" w:rsidRPr="00777476">
        <w:fldChar w:fldCharType="begin" w:fldLock="1"/>
      </w:r>
      <w:r w:rsidR="00117A92" w:rsidRPr="00777476">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nd Sittig, 2016)","manualFormatting":"Singh and Sittig (2016)","plainTextFormattedCitation":"(Singh and Sittig, 2016)","previouslyFormattedCitation":"(Singh and Sittig, 2016)"},"properties":{"noteIndex":0},"schema":"https://github.com/citation-style-language/schema/raw/master/csl-citation.json"}</w:instrText>
      </w:r>
      <w:r w:rsidR="0041730C" w:rsidRPr="00777476">
        <w:fldChar w:fldCharType="separate"/>
      </w:r>
      <w:r w:rsidR="0041730C" w:rsidRPr="00777476">
        <w:rPr>
          <w:noProof/>
        </w:rPr>
        <w:t>Singh and Sittig (2016)</w:t>
      </w:r>
      <w:r w:rsidR="0041730C" w:rsidRPr="00777476">
        <w:fldChar w:fldCharType="end"/>
      </w:r>
      <w:r w:rsidR="0041730C" w:rsidRPr="00777476">
        <w:t xml:space="preserve"> - safe HIT, safe use of HIT, and using HIT to improve safety – which is perhaps unsurprising given that it is explicitly a socio-technical model.</w:t>
      </w:r>
    </w:p>
    <w:p w14:paraId="1E85DB9E" w14:textId="5DA0B0EE" w:rsidR="00E0556F" w:rsidRDefault="00E0556F" w:rsidP="00E0556F"/>
    <w:p w14:paraId="6E65432C" w14:textId="3EFFF183" w:rsidR="007B37B8" w:rsidRPr="00F25567" w:rsidRDefault="007B37B8" w:rsidP="00DE355E">
      <w:pPr>
        <w:pStyle w:val="Heading2"/>
      </w:pPr>
      <w:r w:rsidRPr="00F25567">
        <w:t>Emergent patient-safety implications</w:t>
      </w:r>
    </w:p>
    <w:p w14:paraId="78039F4D" w14:textId="7838BA10" w:rsidR="00E06809" w:rsidRPr="00F25567" w:rsidRDefault="00E0556F" w:rsidP="00670128">
      <w:pPr>
        <w:rPr>
          <w:shd w:val="clear" w:color="auto" w:fill="5B9BD5" w:themeFill="accent1"/>
        </w:rPr>
      </w:pPr>
      <w:r w:rsidRPr="00777476">
        <w:t>Fifthly</w:t>
      </w:r>
      <w:r w:rsidR="00670128" w:rsidRPr="00777476">
        <w:t xml:space="preserve">, although </w:t>
      </w:r>
      <w:r w:rsidR="00E06809" w:rsidRPr="00777476">
        <w:t>health information technologies</w:t>
      </w:r>
      <w:r w:rsidR="00670128" w:rsidRPr="00777476">
        <w:t xml:space="preserve"> are being developed to leverage </w:t>
      </w:r>
      <w:r w:rsidR="00E06809" w:rsidRPr="00777476">
        <w:t>health information systems</w:t>
      </w:r>
      <w:r w:rsidR="00861118" w:rsidRPr="00777476">
        <w:t>, e.g. th</w:t>
      </w:r>
      <w:r w:rsidR="00E06809" w:rsidRPr="00777476">
        <w:t>e Internet of T</w:t>
      </w:r>
      <w:r w:rsidR="00861118" w:rsidRPr="00777476">
        <w:t xml:space="preserve">hings </w:t>
      </w:r>
      <w:r w:rsidR="00861118" w:rsidRPr="00777476">
        <w:rPr>
          <w:rFonts w:cstheme="minorHAnsi"/>
        </w:rPr>
        <w:fldChar w:fldCharType="begin" w:fldLock="1"/>
      </w:r>
      <w:r w:rsidR="00861118" w:rsidRPr="00777476">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rsidR="00861118" w:rsidRPr="00777476">
        <w:rPr>
          <w:rFonts w:cstheme="minorHAnsi"/>
        </w:rPr>
        <w:fldChar w:fldCharType="separate"/>
      </w:r>
      <w:r w:rsidR="00861118" w:rsidRPr="00777476">
        <w:rPr>
          <w:rFonts w:cstheme="minorHAnsi"/>
          <w:noProof/>
        </w:rPr>
        <w:t>(Wickramasinghe and Bodendorf, 2020)</w:t>
      </w:r>
      <w:r w:rsidR="00861118" w:rsidRPr="00777476">
        <w:rPr>
          <w:rFonts w:cstheme="minorHAnsi"/>
        </w:rPr>
        <w:fldChar w:fldCharType="end"/>
      </w:r>
      <w:r w:rsidR="00670128" w:rsidRPr="00777476">
        <w:t xml:space="preserve">, safety considerations are often focused on the </w:t>
      </w:r>
      <w:r w:rsidR="00E06809" w:rsidRPr="00777476">
        <w:t>technologies</w:t>
      </w:r>
      <w:r w:rsidR="00670128" w:rsidRPr="00777476">
        <w:t xml:space="preserve"> in isolation. This reductionist approach leads to a myopic view of the </w:t>
      </w:r>
      <w:r w:rsidR="00E06809" w:rsidRPr="00777476">
        <w:t>technologies’</w:t>
      </w:r>
      <w:r w:rsidR="00670128" w:rsidRPr="00777476">
        <w:t xml:space="preserve"> effects that does not consider the emergent</w:t>
      </w:r>
      <w:r w:rsidR="00A47A44" w:rsidRPr="00777476">
        <w:t>, patient-safety</w:t>
      </w:r>
      <w:r w:rsidR="00670128" w:rsidRPr="00777476">
        <w:t xml:space="preserve"> </w:t>
      </w:r>
      <w:r w:rsidR="00A47A44" w:rsidRPr="00777476">
        <w:t>implications</w:t>
      </w:r>
      <w:r w:rsidR="00670128" w:rsidRPr="00777476">
        <w:t>.</w:t>
      </w:r>
      <w:r w:rsidR="00117A92" w:rsidRPr="00777476">
        <w:t xml:space="preserve"> Healthcare systems are complex with a diversity of organizational forms, interdependence, and feedback effects </w:t>
      </w:r>
      <w:r w:rsidR="00117A92" w:rsidRPr="00777476">
        <w:fldChar w:fldCharType="begin" w:fldLock="1"/>
      </w:r>
      <w:r w:rsidR="00861118" w:rsidRPr="00777476">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Begun, Zimmerman and Dooley, 2003)","plainTextFormattedCitation":"(Begun, Zimmerman and Dooley, 2003)","previouslyFormattedCitation":"(Begun, Zimmerman and Dooley, 2003)"},"properties":{"noteIndex":0},"schema":"https://github.com/citation-style-language/schema/raw/master/csl-citation.json"}</w:instrText>
      </w:r>
      <w:r w:rsidR="00117A92" w:rsidRPr="00777476">
        <w:rPr>
          <w:vertAlign w:val="superscript"/>
        </w:rPr>
        <w:fldChar w:fldCharType="separate"/>
      </w:r>
      <w:r w:rsidR="00117A92" w:rsidRPr="00777476">
        <w:rPr>
          <w:noProof/>
        </w:rPr>
        <w:t>(Begun, Zimmerman and Dooley, 2003)</w:t>
      </w:r>
      <w:r w:rsidR="00117A92" w:rsidRPr="00777476">
        <w:fldChar w:fldCharType="end"/>
      </w:r>
      <w:r w:rsidR="00117A92" w:rsidRPr="00777476">
        <w:t>.</w:t>
      </w:r>
      <w:r w:rsidR="00861118" w:rsidRPr="00777476">
        <w:t xml:space="preserve"> They are also holarchi</w:t>
      </w:r>
      <w:r w:rsidR="00E06809" w:rsidRPr="00777476">
        <w:t>cal –</w:t>
      </w:r>
      <w:r w:rsidR="00CE0FE4">
        <w:t xml:space="preserve"> </w:t>
      </w:r>
      <w:r w:rsidR="00E06809" w:rsidRPr="00777476">
        <w:t xml:space="preserve">a </w:t>
      </w:r>
      <w:r w:rsidR="00CE0FE4">
        <w:t xml:space="preserve">nested </w:t>
      </w:r>
      <w:r w:rsidR="00E06809" w:rsidRPr="00777476">
        <w:t xml:space="preserve">system of systems – </w:t>
      </w:r>
      <w:r w:rsidR="00861118" w:rsidRPr="00777476">
        <w:t xml:space="preserve">as exemplified by the Heimdall framework of learning health systems </w:t>
      </w:r>
      <w:r w:rsidR="00861118" w:rsidRPr="00777476">
        <w:fldChar w:fldCharType="begin" w:fldLock="1"/>
      </w:r>
      <w:r w:rsidR="00751DD1" w:rsidRPr="00777476">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Mclachlan &lt;i&gt;et al.&lt;/i&gt;, 2018)","plainTextFormattedCitation":"(Mclachlan et al., 2018)","previouslyFormattedCitation":"(Mclachlan &lt;i&gt;et al.&lt;/i&gt;, 2018)"},"properties":{"noteIndex":0},"schema":"https://github.com/citation-style-language/schema/raw/master/csl-citation.json"}</w:instrText>
      </w:r>
      <w:r w:rsidR="00861118" w:rsidRPr="00777476">
        <w:fldChar w:fldCharType="separate"/>
      </w:r>
      <w:r w:rsidR="00861118" w:rsidRPr="00777476">
        <w:rPr>
          <w:noProof/>
        </w:rPr>
        <w:t xml:space="preserve">(Mclachlan </w:t>
      </w:r>
      <w:r w:rsidR="00861118" w:rsidRPr="00777476">
        <w:rPr>
          <w:i/>
          <w:noProof/>
        </w:rPr>
        <w:t>et al.</w:t>
      </w:r>
      <w:r w:rsidR="00861118" w:rsidRPr="00777476">
        <w:rPr>
          <w:noProof/>
        </w:rPr>
        <w:t>, 2018)</w:t>
      </w:r>
      <w:r w:rsidR="00861118" w:rsidRPr="00777476">
        <w:fldChar w:fldCharType="end"/>
      </w:r>
      <w:r w:rsidR="00253B4B" w:rsidRPr="00777476">
        <w:t xml:space="preserve"> and </w:t>
      </w:r>
      <w:r w:rsidR="005E4F8F" w:rsidRPr="00777476">
        <w:fldChar w:fldCharType="begin" w:fldLock="1"/>
      </w:r>
      <w:r w:rsidR="005E4F8F" w:rsidRPr="00777476">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Carayon &lt;i&gt;et al.&lt;/i&gt;, 2015)","manualFormatting":"Carayon et al.'s (2015)","plainTextFormattedCitation":"(Carayon et al., 2015)","previouslyFormattedCitation":"(Carayon &lt;i&gt;et al.&lt;/i&gt;, 2015)"},"properties":{"noteIndex":0},"schema":"https://github.com/citation-style-language/schema/raw/master/csl-citation.json"}</w:instrText>
      </w:r>
      <w:r w:rsidR="005E4F8F" w:rsidRPr="00777476">
        <w:fldChar w:fldCharType="separate"/>
      </w:r>
      <w:r w:rsidR="005E4F8F" w:rsidRPr="00777476">
        <w:rPr>
          <w:noProof/>
        </w:rPr>
        <w:t xml:space="preserve">Carayon </w:t>
      </w:r>
      <w:r w:rsidR="005E4F8F" w:rsidRPr="00777476">
        <w:rPr>
          <w:i/>
          <w:noProof/>
        </w:rPr>
        <w:t>et al.</w:t>
      </w:r>
      <w:r w:rsidR="005E4F8F" w:rsidRPr="00777476">
        <w:rPr>
          <w:noProof/>
        </w:rPr>
        <w:t>'s (2015)</w:t>
      </w:r>
      <w:r w:rsidR="005E4F8F" w:rsidRPr="00777476">
        <w:fldChar w:fldCharType="end"/>
      </w:r>
      <w:r w:rsidR="00253B4B" w:rsidRPr="00777476">
        <w:t xml:space="preserve"> model of </w:t>
      </w:r>
      <w:r w:rsidR="005E4F8F" w:rsidRPr="00777476">
        <w:t>workplace safety</w:t>
      </w:r>
      <w:r w:rsidR="00E06809" w:rsidRPr="00777476">
        <w:t>.</w:t>
      </w:r>
    </w:p>
    <w:p w14:paraId="35780A87" w14:textId="4D7A7D24" w:rsidR="00E06809" w:rsidRPr="00F25567" w:rsidRDefault="00A47A44" w:rsidP="00670128">
      <w:r w:rsidRPr="00777476">
        <w:t xml:space="preserve">We recommend a </w:t>
      </w:r>
      <w:r w:rsidR="00CE0FE4">
        <w:t>systemic</w:t>
      </w:r>
      <w:r w:rsidRPr="00777476">
        <w:t xml:space="preserve"> and holarchical conceptualisation of healthcare processes and patient-safety implications to complement the </w:t>
      </w:r>
      <w:r w:rsidR="00B43190" w:rsidRPr="00777476">
        <w:t>complex, holarchical structure of healthcare.</w:t>
      </w:r>
      <w:r w:rsidR="00E06809" w:rsidRPr="00777476">
        <w:t xml:space="preserve"> </w:t>
      </w:r>
      <w:r w:rsidR="001F1127" w:rsidRPr="00777476">
        <w:t xml:space="preserve">To this end, </w:t>
      </w:r>
      <w:r w:rsidR="00751DD1" w:rsidRPr="00777476">
        <w:fldChar w:fldCharType="begin" w:fldLock="1"/>
      </w:r>
      <w:r w:rsidR="00B74905" w:rsidRPr="00777476">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Haimes, 2009a)","manualFormatting":"Haimes (2009a)","plainTextFormattedCitation":"(Haimes, 2009a)","previouslyFormattedCitation":"(Haimes, 2009a)"},"properties":{"noteIndex":0},"schema":"https://github.com/citation-style-language/schema/raw/master/csl-citation.json"}</w:instrText>
      </w:r>
      <w:r w:rsidR="00751DD1" w:rsidRPr="00777476">
        <w:fldChar w:fldCharType="separate"/>
      </w:r>
      <w:r w:rsidR="00B74905" w:rsidRPr="00777476">
        <w:rPr>
          <w:noProof/>
        </w:rPr>
        <w:t>Haimes</w:t>
      </w:r>
      <w:r w:rsidR="00751DD1" w:rsidRPr="00777476">
        <w:rPr>
          <w:noProof/>
        </w:rPr>
        <w:t xml:space="preserve"> </w:t>
      </w:r>
      <w:r w:rsidR="00B74905" w:rsidRPr="00777476">
        <w:rPr>
          <w:noProof/>
        </w:rPr>
        <w:t>(</w:t>
      </w:r>
      <w:r w:rsidR="00751DD1" w:rsidRPr="00777476">
        <w:rPr>
          <w:noProof/>
        </w:rPr>
        <w:t>2009a)</w:t>
      </w:r>
      <w:r w:rsidR="00751DD1" w:rsidRPr="00777476">
        <w:fldChar w:fldCharType="end"/>
      </w:r>
      <w:r w:rsidR="00751DD1" w:rsidRPr="00777476">
        <w:t xml:space="preserve"> </w:t>
      </w:r>
      <w:r w:rsidR="00B74905" w:rsidRPr="00777476">
        <w:t>describes a complexity definition of risk, which would be essential to a systems-based discussion of patient safety. Of particular note is a systems-based conceptualisation of resilience as a variable state of a system whose variability is the</w:t>
      </w:r>
      <w:r w:rsidR="001F1127" w:rsidRPr="00777476">
        <w:t xml:space="preserve"> key</w:t>
      </w:r>
      <w:r w:rsidR="00B74905" w:rsidRPr="00777476">
        <w:t xml:space="preserve"> performative and protective feature </w:t>
      </w:r>
      <w:r w:rsidR="00751DD1" w:rsidRPr="00777476">
        <w:fldChar w:fldCharType="begin" w:fldLock="1"/>
      </w:r>
      <w:r w:rsidR="00427ACF" w:rsidRPr="00777476">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mendeley":{"formattedCitation":"(Haimes, 2009b)","plainTextFormattedCitation":"(Haimes, 2009b)","previouslyFormattedCitation":"(Haimes, 2009b)"},"properties":{"noteIndex":0},"schema":"https://github.com/citation-style-language/schema/raw/master/csl-citation.json"}</w:instrText>
      </w:r>
      <w:r w:rsidR="00751DD1" w:rsidRPr="00777476">
        <w:fldChar w:fldCharType="separate"/>
      </w:r>
      <w:r w:rsidR="00751DD1" w:rsidRPr="00777476">
        <w:rPr>
          <w:noProof/>
        </w:rPr>
        <w:t>(Haimes, 2009b)</w:t>
      </w:r>
      <w:r w:rsidR="00751DD1" w:rsidRPr="00777476">
        <w:fldChar w:fldCharType="end"/>
      </w:r>
      <w:r w:rsidR="00B74905" w:rsidRPr="00F25567">
        <w:t>.</w:t>
      </w:r>
    </w:p>
    <w:p w14:paraId="19680DAC" w14:textId="5244D3A4" w:rsidR="00751DD1" w:rsidRPr="00F25567" w:rsidRDefault="00427ACF" w:rsidP="00670128">
      <w:r w:rsidRPr="00777476">
        <w:lastRenderedPageBreak/>
        <w:t>Practically, we recommend</w:t>
      </w:r>
      <w:r w:rsidR="001F1127" w:rsidRPr="00777476">
        <w:t xml:space="preserve"> the aforementioned safety cases and gradual approval of medical devices </w:t>
      </w:r>
      <w:r w:rsidRPr="00777476">
        <w:t>as</w:t>
      </w:r>
      <w:r w:rsidR="001F1127" w:rsidRPr="00777476">
        <w:t xml:space="preserve"> appropriate approaches to handle </w:t>
      </w:r>
      <w:r w:rsidRPr="00777476">
        <w:t xml:space="preserve">the </w:t>
      </w:r>
      <w:r w:rsidR="001F1127" w:rsidRPr="00777476">
        <w:t xml:space="preserve">limited capacity to predict the behaviour of </w:t>
      </w:r>
      <w:r w:rsidRPr="00777476">
        <w:t>complex systems</w:t>
      </w:r>
      <w:r w:rsidR="001F1127" w:rsidRPr="00777476">
        <w:t xml:space="preserve"> </w:t>
      </w:r>
      <w:r w:rsidRPr="00777476">
        <w:fldChar w:fldCharType="begin" w:fldLock="1"/>
      </w:r>
      <w:r w:rsidR="00E014A9" w:rsidRPr="00777476">
        <w:instrText>ADDIN CSL_CITATION {"citationItems":[{"id":"ITEM-1","itemData":{"DOI":"10.1119/1.1636492","ISSN":"0002-9505","abstract":"The butterfly effect has become a popular metaphor for sensitive dependence on initial conditions—the hallmark of chaotic behavior. I describe how, where, and when this term was conceived in the 1970s. Surprisingly, the butterfly metaphor was predated by more than 70 years by the grasshopper effect.","author":[{"dropping-particle":"","family":"Hilborn","given":"Robert C.","non-dropping-particle":"","parse-names":false,"suffix":""}],"container-title":"American Journal of Physics","id":"ITEM-1","issue":"4","issued":{"date-parts":[["2004"]]},"page":"425-427","title":"Sea gulls, butterflies, and grasshoppers: A brief history of the butterfly effect in nonlinear dynamics","type":"article-journal","volume":"72"},"uris":["http://www.mendeley.com/documents/?uuid=037df571-98fd-4510-a6a9-a988db73c496"]}],"mendeley":{"formattedCitation":"(Hilborn, 2004)","plainTextFormattedCitation":"(Hilborn, 2004)","previouslyFormattedCitation":"(Hilborn, 2004)"},"properties":{"noteIndex":0},"schema":"https://github.com/citation-style-language/schema/raw/master/csl-citation.json"}</w:instrText>
      </w:r>
      <w:r w:rsidRPr="00777476">
        <w:fldChar w:fldCharType="separate"/>
      </w:r>
      <w:r w:rsidRPr="00777476">
        <w:rPr>
          <w:noProof/>
        </w:rPr>
        <w:t>(Hilborn, 2004)</w:t>
      </w:r>
      <w:r w:rsidRPr="00777476">
        <w:fldChar w:fldCharType="end"/>
      </w:r>
      <w:r w:rsidRPr="00777476">
        <w:t>.</w:t>
      </w:r>
      <w:r w:rsidR="00E7485A" w:rsidRPr="00777476">
        <w:t xml:space="preserve"> Such complexity approaches will also be useful in addressing the question of how these new and emerging challenges will interact with the existing challenges alluded to in Section 1.</w:t>
      </w:r>
    </w:p>
    <w:p w14:paraId="2E53CCD1" w14:textId="77777777" w:rsidR="00117A92" w:rsidRPr="00F25567" w:rsidRDefault="00117A92" w:rsidP="00E0556F"/>
    <w:p w14:paraId="0C383290" w14:textId="1A6734CE" w:rsidR="007B37B8" w:rsidRPr="00F25567" w:rsidRDefault="007B37B8" w:rsidP="00DE355E">
      <w:pPr>
        <w:pStyle w:val="Heading2"/>
      </w:pPr>
      <w:r w:rsidRPr="00F25567">
        <w:t>Solutionism</w:t>
      </w:r>
    </w:p>
    <w:p w14:paraId="0929EA5B" w14:textId="65B36DB4" w:rsidR="00FC5386" w:rsidRPr="00F25567" w:rsidRDefault="00E0556F" w:rsidP="009D3810">
      <w:pPr>
        <w:rPr>
          <w:shd w:val="clear" w:color="auto" w:fill="5B9BD5" w:themeFill="accent1"/>
        </w:rPr>
      </w:pPr>
      <w:r w:rsidRPr="00777476">
        <w:t>Sixthly</w:t>
      </w:r>
      <w:r w:rsidR="00670128" w:rsidRPr="00777476">
        <w:t xml:space="preserve">, and related to the challenge of reductionism, is solutionism, which is an ideology that </w:t>
      </w:r>
      <w:r w:rsidR="00DF5C59" w:rsidRPr="00777476">
        <w:t xml:space="preserve">inappropriately </w:t>
      </w:r>
      <w:r w:rsidR="00670128" w:rsidRPr="00777476">
        <w:t>recasts “</w:t>
      </w:r>
      <w:r w:rsidR="00670128" w:rsidRPr="00777476">
        <w:rPr>
          <w:i/>
        </w:rPr>
        <w:t xml:space="preserve">complex social situations…as neatly defined problems with definite, computable solutions…if only the right </w:t>
      </w:r>
      <w:r w:rsidR="00670128" w:rsidRPr="00777476">
        <w:t>[technologies]</w:t>
      </w:r>
      <w:r w:rsidR="00670128" w:rsidRPr="00777476">
        <w:rPr>
          <w:i/>
        </w:rPr>
        <w:t xml:space="preserve"> are in place”</w:t>
      </w:r>
      <w:r w:rsidR="00670128" w:rsidRPr="00777476">
        <w:t xml:space="preserve"> </w:t>
      </w:r>
      <w:r w:rsidR="00670128" w:rsidRPr="00777476">
        <w:fldChar w:fldCharType="begin" w:fldLock="1"/>
      </w:r>
      <w:r w:rsidR="008E3903" w:rsidRPr="00777476">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Morozov, 2013)","plainTextFormattedCitation":"(Morozov, 2013)","previouslyFormattedCitation":"(Morozov, 2013)"},"properties":{"noteIndex":0},"schema":"https://github.com/citation-style-language/schema/raw/master/csl-citation.json"}</w:instrText>
      </w:r>
      <w:r w:rsidR="00670128" w:rsidRPr="00777476">
        <w:fldChar w:fldCharType="separate"/>
      </w:r>
      <w:r w:rsidR="00351A05" w:rsidRPr="00777476">
        <w:rPr>
          <w:noProof/>
        </w:rPr>
        <w:t>(Morozov, 2013)</w:t>
      </w:r>
      <w:r w:rsidR="00670128" w:rsidRPr="00777476">
        <w:fldChar w:fldCharType="end"/>
      </w:r>
      <w:r w:rsidR="00670128" w:rsidRPr="00777476">
        <w:t xml:space="preserve">. Examples include diet apps that inappropriately simplify body composition as merely a function of </w:t>
      </w:r>
      <w:r w:rsidR="00DF5C59" w:rsidRPr="00777476">
        <w:t>calorie</w:t>
      </w:r>
      <w:r w:rsidR="00670128" w:rsidRPr="00777476">
        <w:t xml:space="preserve"> consumption </w:t>
      </w:r>
      <w:r w:rsidR="00670128" w:rsidRPr="00777476">
        <w:fldChar w:fldCharType="begin" w:fldLock="1"/>
      </w:r>
      <w:r w:rsidR="008E3903" w:rsidRPr="00777476">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Maturo, 2014)","plainTextFormattedCitation":"(Maturo, 2014)","previouslyFormattedCitation":"(Maturo, 2014)"},"properties":{"noteIndex":0},"schema":"https://github.com/citation-style-language/schema/raw/master/csl-citation.json"}</w:instrText>
      </w:r>
      <w:r w:rsidR="00670128" w:rsidRPr="00777476">
        <w:fldChar w:fldCharType="separate"/>
      </w:r>
      <w:r w:rsidR="00351A05" w:rsidRPr="00777476">
        <w:rPr>
          <w:noProof/>
        </w:rPr>
        <w:t>(Maturo, 2014)</w:t>
      </w:r>
      <w:r w:rsidR="00670128" w:rsidRPr="00777476">
        <w:fldChar w:fldCharType="end"/>
      </w:r>
      <w:r w:rsidR="000147EF" w:rsidRPr="00777476">
        <w:t>,</w:t>
      </w:r>
      <w:r w:rsidR="00DF5C59" w:rsidRPr="00777476">
        <w:t xml:space="preserve"> and </w:t>
      </w:r>
      <w:r w:rsidR="00721E71" w:rsidRPr="00777476">
        <w:t xml:space="preserve">the legal and ethical consequences of </w:t>
      </w:r>
      <w:r w:rsidR="00DF5C59" w:rsidRPr="00777476">
        <w:t>treatments</w:t>
      </w:r>
      <w:r w:rsidR="00732CE8" w:rsidRPr="00777476">
        <w:t xml:space="preserve"> like deep brain stimulation</w:t>
      </w:r>
      <w:r w:rsidR="00DF5C59" w:rsidRPr="00777476">
        <w:t xml:space="preserve"> </w:t>
      </w:r>
      <w:r w:rsidR="00DF5C59" w:rsidRPr="00777476">
        <w:fldChar w:fldCharType="begin" w:fldLock="1"/>
      </w:r>
      <w:r w:rsidR="008E3903" w:rsidRPr="00777476">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Gardner and Warren, 2019)","plainTextFormattedCitation":"(Gardner and Warren, 2019)","previouslyFormattedCitation":"(Gardner and Warren, 2019)"},"properties":{"noteIndex":0},"schema":"https://github.com/citation-style-language/schema/raw/master/csl-citation.json"}</w:instrText>
      </w:r>
      <w:r w:rsidR="00DF5C59" w:rsidRPr="00777476">
        <w:fldChar w:fldCharType="separate"/>
      </w:r>
      <w:r w:rsidR="00351A05" w:rsidRPr="00777476">
        <w:rPr>
          <w:noProof/>
        </w:rPr>
        <w:t>(Gardner and Warren, 2019)</w:t>
      </w:r>
      <w:r w:rsidR="00DF5C59" w:rsidRPr="00777476">
        <w:fldChar w:fldCharType="end"/>
      </w:r>
      <w:r w:rsidR="00DF5C59" w:rsidRPr="00777476">
        <w:t>.</w:t>
      </w:r>
      <w:r w:rsidR="00775EF0" w:rsidRPr="00777476">
        <w:t xml:space="preserve"> The implications for patient safety are that </w:t>
      </w:r>
      <w:r w:rsidR="00953518" w:rsidRPr="00777476">
        <w:t>digital health</w:t>
      </w:r>
      <w:r w:rsidR="000147EF" w:rsidRPr="00777476">
        <w:t xml:space="preserve"> </w:t>
      </w:r>
      <w:r w:rsidR="00775EF0" w:rsidRPr="00777476">
        <w:t xml:space="preserve">interventions </w:t>
      </w:r>
      <w:r w:rsidR="00721E71" w:rsidRPr="00777476">
        <w:t>might be</w:t>
      </w:r>
      <w:r w:rsidR="00775EF0" w:rsidRPr="00777476">
        <w:t xml:space="preserve"> unfit for the true hazards</w:t>
      </w:r>
      <w:r w:rsidR="00721E71" w:rsidRPr="00777476">
        <w:t xml:space="preserve"> that they present because of distraction by techno-optimism or technology push</w:t>
      </w:r>
      <w:r w:rsidR="00775EF0" w:rsidRPr="00777476">
        <w:t>.</w:t>
      </w:r>
      <w:r w:rsidR="00C575CA" w:rsidRPr="00777476">
        <w:t xml:space="preserve"> </w:t>
      </w:r>
      <w:r w:rsidR="00FC5386" w:rsidRPr="00777476">
        <w:t xml:space="preserve">Techno-optimism might arise from differences of perceived risk or perceived capacity for control </w:t>
      </w:r>
      <w:r w:rsidR="00FC5386" w:rsidRPr="00777476">
        <w:fldChar w:fldCharType="begin" w:fldLock="1"/>
      </w:r>
      <w:r w:rsidR="00FC5386" w:rsidRPr="00777476">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Harris and Middleton, 1994)","plainTextFormattedCitation":"(Harris and Middleton, 1994)","previouslyFormattedCitation":"(Harris and Middleton, 1994)"},"properties":{"noteIndex":0},"schema":"https://github.com/citation-style-language/schema/raw/master/csl-citation.json"}</w:instrText>
      </w:r>
      <w:r w:rsidR="00FC5386" w:rsidRPr="00777476">
        <w:fldChar w:fldCharType="separate"/>
      </w:r>
      <w:r w:rsidR="00FC5386" w:rsidRPr="00777476">
        <w:rPr>
          <w:noProof/>
        </w:rPr>
        <w:t>(Harris and Middleton, 1994)</w:t>
      </w:r>
      <w:r w:rsidR="00FC5386" w:rsidRPr="00777476">
        <w:fldChar w:fldCharType="end"/>
      </w:r>
      <w:r w:rsidR="00FC5386" w:rsidRPr="00777476">
        <w:t xml:space="preserve">, which relate to existing problems of inequality technical education and access to digital health, respectively </w:t>
      </w:r>
      <w:r w:rsidR="00FC5386" w:rsidRPr="00777476">
        <w:fldChar w:fldCharType="begin" w:fldLock="1"/>
      </w:r>
      <w:r w:rsidR="005D4872" w:rsidRPr="00777476">
        <w:instrText>ADDIN CSL_CITATION {"citationItems":[{"id":"ITEM-1","itemData":{"DOI":"10.1177/0340035219845013","ISSN":"17452651","abstract":"For those who are connected digitally, the digital health revolution is an enormous opportunity for patient empowerment. However, half the world’s population are not online. Those who are least likely to be online are exactly those who experience the greatest burden of ill health. As information about health and illness is increasingly (and often exclusively) available in digital form, we face a new public health challenge – digital health inequality. Libraries are ideally placed to reach these population groups who may be hardest to reach. The IFLA (2017) Statement on Digital Literacy recognises that with libraries’ mission to help all their users access and apply the information they need for personal and community development, digital inclusion is an important part of the practice of librarianship. Successful interventions to improve digital inclusion involve targeting connecting, and transforming lives. This article focuses on initiatives to combat digital exclusion in England and Wales.","author":[{"dropping-particle":"","family":"Gann","given":"Bob","non-dropping-particle":"","parse-names":false,"suffix":""}],"container-title":"IFLA Journal","id":"ITEM-1","issue":"3","issued":{"date-parts":[["2019"]]},"page":"187-198","title":"Transforming lives: Combating digital health inequality","type":"article-journal","volume":"45"},"uris":["http://www.mendeley.com/documents/?uuid=fc38fa0b-8512-4ffb-8636-0ba3089962e3"]}],"mendeley":{"formattedCitation":"(Gann, 2019)","plainTextFormattedCitation":"(Gann, 2019)","previouslyFormattedCitation":"(Gann, 2019)"},"properties":{"noteIndex":0},"schema":"https://github.com/citation-style-language/schema/raw/master/csl-citation.json"}</w:instrText>
      </w:r>
      <w:r w:rsidR="00FC5386" w:rsidRPr="00777476">
        <w:fldChar w:fldCharType="separate"/>
      </w:r>
      <w:r w:rsidR="00FC5386" w:rsidRPr="00777476">
        <w:rPr>
          <w:noProof/>
        </w:rPr>
        <w:t>(Gann, 2019)</w:t>
      </w:r>
      <w:r w:rsidR="00FC5386" w:rsidRPr="00777476">
        <w:fldChar w:fldCharType="end"/>
      </w:r>
      <w:r w:rsidR="00FC5386" w:rsidRPr="00777476">
        <w:t>.</w:t>
      </w:r>
    </w:p>
    <w:p w14:paraId="46560A8E" w14:textId="51790E0C" w:rsidR="007B2B92" w:rsidRDefault="00775EF0" w:rsidP="009D3810">
      <w:r w:rsidRPr="00777476">
        <w:t>In addition to earlier recommendations of adopting socio-technical perspective and a systems approach to conceptualising risk, solutionism can be addresse</w:t>
      </w:r>
      <w:r w:rsidR="009D3810" w:rsidRPr="00777476">
        <w:t>d</w:t>
      </w:r>
      <w:r w:rsidRPr="00777476">
        <w:t xml:space="preserve"> by adopting a system</w:t>
      </w:r>
      <w:r w:rsidR="00CE0FE4">
        <w:t>ic</w:t>
      </w:r>
      <w:r w:rsidRPr="00777476">
        <w:t xml:space="preserve"> approach to patient safety.</w:t>
      </w:r>
      <w:r w:rsidR="007B2B92" w:rsidRPr="00777476">
        <w:t xml:space="preserve"> </w:t>
      </w:r>
      <w:r w:rsidR="007B2B92" w:rsidRPr="00777476">
        <w:fldChar w:fldCharType="begin" w:fldLock="1"/>
      </w:r>
      <w:r w:rsidR="009D3810" w:rsidRPr="00777476">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Ravitz &lt;i&gt;et al.&lt;/i&gt;, 2013)","manualFormatting":"Ravitz et al. (2013)","plainTextFormattedCitation":"(Ravitz et al., 2013)","previouslyFormattedCitation":"(Ravitz &lt;i&gt;et al.&lt;/i&gt;, 2013)"},"properties":{"noteIndex":0},"schema":"https://github.com/citation-style-language/schema/raw/master/csl-citation.json"}</w:instrText>
      </w:r>
      <w:r w:rsidR="007B2B92" w:rsidRPr="00777476">
        <w:fldChar w:fldCharType="separate"/>
      </w:r>
      <w:r w:rsidR="007B2B92" w:rsidRPr="00777476">
        <w:rPr>
          <w:noProof/>
        </w:rPr>
        <w:t>Ravit</w:t>
      </w:r>
      <w:r w:rsidR="007B2B92" w:rsidRPr="00777476">
        <w:rPr>
          <w:i/>
          <w:noProof/>
        </w:rPr>
        <w:t>z et al</w:t>
      </w:r>
      <w:r w:rsidR="007B2B92" w:rsidRPr="00777476">
        <w:rPr>
          <w:noProof/>
        </w:rPr>
        <w:t>. (2013)</w:t>
      </w:r>
      <w:r w:rsidR="007B2B92" w:rsidRPr="00777476">
        <w:fldChar w:fldCharType="end"/>
      </w:r>
      <w:r w:rsidR="007B2B92" w:rsidRPr="00777476">
        <w:t xml:space="preserve"> describe such an approach</w:t>
      </w:r>
      <w:r w:rsidR="009D3810" w:rsidRPr="00777476">
        <w:t xml:space="preserve"> with a case study on medication infusion pumps </w:t>
      </w:r>
      <w:r w:rsidR="007B2B92" w:rsidRPr="00777476">
        <w:t>and the Systems Engineering Initi</w:t>
      </w:r>
      <w:r w:rsidR="00CE0FE4">
        <w:t>ative for Patient Safety 2.0 model</w:t>
      </w:r>
      <w:r w:rsidR="007B2B92" w:rsidRPr="00777476">
        <w:t xml:space="preserve"> </w:t>
      </w:r>
      <w:r w:rsidR="009D3810" w:rsidRPr="00777476">
        <w:t xml:space="preserve">provides a framework for understanding the structures, processes and outcomes in healthcare, more generally </w:t>
      </w:r>
      <w:r w:rsidR="009D3810" w:rsidRPr="00777476">
        <w:fldChar w:fldCharType="begin" w:fldLock="1"/>
      </w:r>
      <w:r w:rsidR="008D06DB" w:rsidRPr="00777476">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mendeley":{"formattedCitation":"(Holden &lt;i&gt;et al.&lt;/i&gt;, 2014)","plainTextFormattedCitation":"(Holden et al., 2014)","previouslyFormattedCitation":"(Holden &lt;i&gt;et al.&lt;/i&gt;, 2014)"},"properties":{"noteIndex":0},"schema":"https://github.com/citation-style-language/schema/raw/master/csl-citation.json"}</w:instrText>
      </w:r>
      <w:r w:rsidR="009D3810" w:rsidRPr="00777476">
        <w:fldChar w:fldCharType="separate"/>
      </w:r>
      <w:r w:rsidR="009D3810" w:rsidRPr="00777476">
        <w:rPr>
          <w:noProof/>
        </w:rPr>
        <w:t xml:space="preserve">(Holden </w:t>
      </w:r>
      <w:r w:rsidR="009D3810" w:rsidRPr="00777476">
        <w:rPr>
          <w:i/>
          <w:noProof/>
        </w:rPr>
        <w:t>et al.</w:t>
      </w:r>
      <w:r w:rsidR="009D3810" w:rsidRPr="00777476">
        <w:rPr>
          <w:noProof/>
        </w:rPr>
        <w:t>, 2014)</w:t>
      </w:r>
      <w:r w:rsidR="009D3810" w:rsidRPr="00777476">
        <w:fldChar w:fldCharType="end"/>
      </w:r>
      <w:r w:rsidR="009D3810" w:rsidRPr="00777476">
        <w:t>.</w:t>
      </w:r>
      <w:r w:rsidR="000147EF" w:rsidRPr="00777476">
        <w:t xml:space="preserve"> These approaches can help to sensitise developers and users of </w:t>
      </w:r>
      <w:r w:rsidR="00CE0FE4">
        <w:t xml:space="preserve">digital health </w:t>
      </w:r>
      <w:r w:rsidR="000147EF" w:rsidRPr="00777476">
        <w:t>to the relationships within healthcare systems that might facilitate unintended consequences.</w:t>
      </w:r>
    </w:p>
    <w:p w14:paraId="2AE485E2" w14:textId="29675279" w:rsidR="008267F0" w:rsidRDefault="008267F0" w:rsidP="00D14F7E"/>
    <w:p w14:paraId="28D2A2E8" w14:textId="54832174" w:rsidR="0055697B" w:rsidRPr="0055697B" w:rsidRDefault="0055697B" w:rsidP="0055697B">
      <w:pPr>
        <w:sectPr w:rsidR="0055697B" w:rsidRPr="0055697B">
          <w:footerReference w:type="even" r:id="rId13"/>
          <w:footerReference w:type="default" r:id="rId14"/>
          <w:pgSz w:w="11906" w:h="16838"/>
          <w:pgMar w:top="1440" w:right="1440" w:bottom="1440" w:left="1440" w:header="708" w:footer="708" w:gutter="0"/>
          <w:cols w:space="708"/>
          <w:docGrid w:linePitch="360"/>
        </w:sectPr>
      </w:pPr>
    </w:p>
    <w:tbl>
      <w:tblPr>
        <w:tblW w:w="14658" w:type="dxa"/>
        <w:tblLayout w:type="fixed"/>
        <w:tblLook w:val="04A0" w:firstRow="1" w:lastRow="0" w:firstColumn="1" w:lastColumn="0" w:noHBand="0" w:noVBand="1"/>
      </w:tblPr>
      <w:tblGrid>
        <w:gridCol w:w="318"/>
        <w:gridCol w:w="3901"/>
        <w:gridCol w:w="3347"/>
        <w:gridCol w:w="4420"/>
        <w:gridCol w:w="911"/>
        <w:gridCol w:w="851"/>
        <w:gridCol w:w="910"/>
      </w:tblGrid>
      <w:tr w:rsidR="008267F0" w:rsidRPr="00E43A2F" w14:paraId="2AD5A2A1" w14:textId="77777777" w:rsidTr="00582A93">
        <w:trPr>
          <w:trHeight w:val="284"/>
        </w:trPr>
        <w:tc>
          <w:tcPr>
            <w:tcW w:w="14658" w:type="dxa"/>
            <w:gridSpan w:val="7"/>
            <w:tcBorders>
              <w:bottom w:val="single" w:sz="4" w:space="0" w:color="auto"/>
            </w:tcBorders>
          </w:tcPr>
          <w:p w14:paraId="7FE5B820" w14:textId="314A309A" w:rsidR="008267F0" w:rsidRPr="00E43A2F" w:rsidRDefault="008267F0" w:rsidP="00F25567">
            <w:pPr>
              <w:spacing w:after="0" w:line="240" w:lineRule="auto"/>
              <w:rPr>
                <w:rFonts w:eastAsia="Times New Roman" w:cstheme="minorHAnsi"/>
                <w:bCs/>
                <w:sz w:val="20"/>
                <w:szCs w:val="20"/>
                <w:lang w:eastAsia="en-GB"/>
              </w:rPr>
            </w:pPr>
            <w:r w:rsidRPr="00E43A2F">
              <w:rPr>
                <w:rFonts w:eastAsia="Times New Roman" w:cstheme="minorHAnsi"/>
                <w:b/>
                <w:bCs/>
                <w:sz w:val="20"/>
                <w:szCs w:val="20"/>
                <w:lang w:eastAsia="en-GB"/>
              </w:rPr>
              <w:lastRenderedPageBreak/>
              <w:t xml:space="preserve">Table </w:t>
            </w:r>
            <w:r w:rsidRPr="008267F0">
              <w:rPr>
                <w:rFonts w:eastAsia="Times New Roman" w:cstheme="minorHAnsi"/>
                <w:b/>
                <w:bCs/>
                <w:sz w:val="20"/>
                <w:szCs w:val="20"/>
                <w:highlight w:val="yellow"/>
                <w:lang w:eastAsia="en-GB"/>
              </w:rPr>
              <w:t>xC.I.R.</w:t>
            </w:r>
            <w:r>
              <w:rPr>
                <w:rFonts w:eastAsia="Times New Roman" w:cstheme="minorHAnsi"/>
                <w:b/>
                <w:bCs/>
                <w:sz w:val="20"/>
                <w:szCs w:val="20"/>
                <w:highlight w:val="yellow"/>
                <w:lang w:eastAsia="en-GB"/>
              </w:rPr>
              <w:t>v1</w:t>
            </w:r>
            <w:r w:rsidRPr="008267F0">
              <w:rPr>
                <w:rFonts w:eastAsia="Times New Roman" w:cstheme="minorHAnsi"/>
                <w:b/>
                <w:bCs/>
                <w:sz w:val="20"/>
                <w:szCs w:val="20"/>
                <w:highlight w:val="yellow"/>
                <w:lang w:eastAsia="en-GB"/>
              </w:rPr>
              <w:t>x</w:t>
            </w:r>
            <w:r w:rsidRPr="00E43A2F">
              <w:rPr>
                <w:rFonts w:eastAsia="Times New Roman" w:cstheme="minorHAnsi"/>
                <w:bCs/>
                <w:sz w:val="20"/>
                <w:szCs w:val="20"/>
                <w:lang w:eastAsia="en-GB"/>
              </w:rPr>
              <w:t xml:space="preserve"> Summary of recommendations to address safety concerns posed by the challenges of </w:t>
            </w:r>
            <w:r w:rsidR="0033179C">
              <w:rPr>
                <w:rFonts w:eastAsia="Times New Roman" w:cstheme="minorHAnsi"/>
                <w:bCs/>
                <w:sz w:val="20"/>
                <w:szCs w:val="20"/>
                <w:lang w:eastAsia="en-GB"/>
              </w:rPr>
              <w:t>e</w:t>
            </w:r>
            <w:r w:rsidRPr="00E43A2F">
              <w:rPr>
                <w:rFonts w:eastAsia="Times New Roman" w:cstheme="minorHAnsi"/>
                <w:bCs/>
                <w:sz w:val="20"/>
                <w:szCs w:val="20"/>
                <w:lang w:eastAsia="en-GB"/>
              </w:rPr>
              <w:t xml:space="preserve">merging </w:t>
            </w:r>
            <w:r w:rsidR="0033179C">
              <w:rPr>
                <w:rFonts w:eastAsia="Times New Roman" w:cstheme="minorHAnsi"/>
                <w:bCs/>
                <w:sz w:val="20"/>
                <w:szCs w:val="20"/>
                <w:lang w:eastAsia="en-GB"/>
              </w:rPr>
              <w:t xml:space="preserve">digital </w:t>
            </w:r>
            <w:r w:rsidRPr="00E43A2F">
              <w:rPr>
                <w:rFonts w:eastAsia="Times New Roman" w:cstheme="minorHAnsi"/>
                <w:bCs/>
                <w:sz w:val="20"/>
                <w:szCs w:val="20"/>
                <w:lang w:eastAsia="en-GB"/>
              </w:rPr>
              <w:t>health. Recommend</w:t>
            </w:r>
            <w:r w:rsidR="00156F5E">
              <w:rPr>
                <w:rFonts w:eastAsia="Times New Roman" w:cstheme="minorHAnsi"/>
                <w:bCs/>
                <w:sz w:val="20"/>
                <w:szCs w:val="20"/>
                <w:lang w:eastAsia="en-GB"/>
              </w:rPr>
              <w:t>ations are tagged as theory development</w:t>
            </w:r>
            <w:r w:rsidRPr="00E43A2F">
              <w:rPr>
                <w:rFonts w:eastAsia="Times New Roman" w:cstheme="minorHAnsi"/>
                <w:bCs/>
                <w:sz w:val="20"/>
                <w:szCs w:val="20"/>
                <w:lang w:eastAsia="en-GB"/>
              </w:rPr>
              <w:t>, T, and practical</w:t>
            </w:r>
            <w:r w:rsidR="00156F5E">
              <w:rPr>
                <w:rFonts w:eastAsia="Times New Roman" w:cstheme="minorHAnsi"/>
                <w:bCs/>
                <w:sz w:val="20"/>
                <w:szCs w:val="20"/>
                <w:lang w:eastAsia="en-GB"/>
              </w:rPr>
              <w:t xml:space="preserve"> application</w:t>
            </w:r>
            <w:r w:rsidRPr="00E43A2F">
              <w:rPr>
                <w:rFonts w:eastAsia="Times New Roman" w:cstheme="minorHAnsi"/>
                <w:bCs/>
                <w:sz w:val="20"/>
                <w:szCs w:val="20"/>
                <w:lang w:eastAsia="en-GB"/>
              </w:rPr>
              <w:t>, P, in line with the foundational aim of the workshop series.</w:t>
            </w:r>
            <w:r w:rsidR="0033179C">
              <w:rPr>
                <w:rFonts w:eastAsia="Times New Roman" w:cstheme="minorHAnsi"/>
                <w:bCs/>
                <w:sz w:val="20"/>
                <w:szCs w:val="20"/>
                <w:lang w:eastAsia="en-GB"/>
              </w:rPr>
              <w:t xml:space="preserve"> </w:t>
            </w:r>
            <w:r w:rsidR="00F25567">
              <w:rPr>
                <w:rFonts w:eastAsia="Times New Roman" w:cstheme="minorHAnsi"/>
                <w:bCs/>
                <w:sz w:val="20"/>
                <w:szCs w:val="20"/>
                <w:lang w:eastAsia="en-GB"/>
              </w:rPr>
              <w:t xml:space="preserve">The rightmost columns are the domains of safety for HIT, </w:t>
            </w:r>
            <w:r w:rsidR="0033179C">
              <w:rPr>
                <w:rFonts w:eastAsia="Times New Roman" w:cstheme="minorHAnsi"/>
                <w:bCs/>
                <w:sz w:val="20"/>
                <w:szCs w:val="20"/>
                <w:lang w:eastAsia="en-GB"/>
              </w:rPr>
              <w:t xml:space="preserve">Health Information Technology, as per </w:t>
            </w:r>
            <w:r w:rsidR="0033179C">
              <w:rPr>
                <w:rFonts w:eastAsia="Times New Roman" w:cstheme="minorHAnsi"/>
                <w:bCs/>
                <w:sz w:val="20"/>
                <w:szCs w:val="20"/>
                <w:lang w:eastAsia="en-GB"/>
              </w:rPr>
              <w:fldChar w:fldCharType="begin" w:fldLock="1"/>
            </w:r>
            <w:r w:rsidR="0075274E">
              <w:rPr>
                <w:rFonts w:eastAsia="Times New Roman" w:cstheme="minorHAnsi"/>
                <w:bCs/>
                <w:sz w:val="20"/>
                <w:szCs w:val="20"/>
                <w:lang w:eastAsia="en-GB"/>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nd Sittig, 2016)","manualFormatting":"Singh and Sittig's (2016)","plainTextFormattedCitation":"(Singh and Sittig, 2016)","previouslyFormattedCitation":"(Singh and Sittig, 2016)"},"properties":{"noteIndex":0},"schema":"https://github.com/citation-style-language/schema/raw/master/csl-citation.json"}</w:instrText>
            </w:r>
            <w:r w:rsidR="0033179C">
              <w:rPr>
                <w:rFonts w:eastAsia="Times New Roman" w:cstheme="minorHAnsi"/>
                <w:bCs/>
                <w:sz w:val="20"/>
                <w:szCs w:val="20"/>
                <w:lang w:eastAsia="en-GB"/>
              </w:rPr>
              <w:fldChar w:fldCharType="separate"/>
            </w:r>
            <w:r w:rsidR="0033179C" w:rsidRPr="0033179C">
              <w:rPr>
                <w:rFonts w:eastAsia="Times New Roman" w:cstheme="minorHAnsi"/>
                <w:bCs/>
                <w:noProof/>
                <w:sz w:val="20"/>
                <w:szCs w:val="20"/>
                <w:lang w:eastAsia="en-GB"/>
              </w:rPr>
              <w:t>Singh and Sittig</w:t>
            </w:r>
            <w:r w:rsidR="0033179C">
              <w:rPr>
                <w:rFonts w:eastAsia="Times New Roman" w:cstheme="minorHAnsi"/>
                <w:bCs/>
                <w:noProof/>
                <w:sz w:val="20"/>
                <w:szCs w:val="20"/>
                <w:lang w:eastAsia="en-GB"/>
              </w:rPr>
              <w:t>'s</w:t>
            </w:r>
            <w:r w:rsidR="0033179C" w:rsidRPr="0033179C">
              <w:rPr>
                <w:rFonts w:eastAsia="Times New Roman" w:cstheme="minorHAnsi"/>
                <w:bCs/>
                <w:noProof/>
                <w:sz w:val="20"/>
                <w:szCs w:val="20"/>
                <w:lang w:eastAsia="en-GB"/>
              </w:rPr>
              <w:t xml:space="preserve"> </w:t>
            </w:r>
            <w:r w:rsidR="0033179C">
              <w:rPr>
                <w:rFonts w:eastAsia="Times New Roman" w:cstheme="minorHAnsi"/>
                <w:bCs/>
                <w:noProof/>
                <w:sz w:val="20"/>
                <w:szCs w:val="20"/>
                <w:lang w:eastAsia="en-GB"/>
              </w:rPr>
              <w:t>(</w:t>
            </w:r>
            <w:r w:rsidR="0033179C" w:rsidRPr="0033179C">
              <w:rPr>
                <w:rFonts w:eastAsia="Times New Roman" w:cstheme="minorHAnsi"/>
                <w:bCs/>
                <w:noProof/>
                <w:sz w:val="20"/>
                <w:szCs w:val="20"/>
                <w:lang w:eastAsia="en-GB"/>
              </w:rPr>
              <w:t>2016)</w:t>
            </w:r>
            <w:r w:rsidR="0033179C">
              <w:rPr>
                <w:rFonts w:eastAsia="Times New Roman" w:cstheme="minorHAnsi"/>
                <w:bCs/>
                <w:sz w:val="20"/>
                <w:szCs w:val="20"/>
                <w:lang w:eastAsia="en-GB"/>
              </w:rPr>
              <w:fldChar w:fldCharType="end"/>
            </w:r>
            <w:r w:rsidR="0033179C" w:rsidRPr="0033179C">
              <w:rPr>
                <w:rFonts w:eastAsia="Times New Roman" w:cstheme="minorHAnsi"/>
                <w:bCs/>
                <w:sz w:val="18"/>
                <w:szCs w:val="20"/>
                <w:lang w:eastAsia="en-GB"/>
              </w:rPr>
              <w:t xml:space="preserve"> </w:t>
            </w:r>
            <w:r w:rsidR="0033179C" w:rsidRPr="0033179C">
              <w:rPr>
                <w:sz w:val="20"/>
              </w:rPr>
              <w:t>Health Information Technology Safety Measurement Framework</w:t>
            </w:r>
            <w:r w:rsidR="0033179C">
              <w:rPr>
                <w:sz w:val="20"/>
              </w:rPr>
              <w:t>.</w:t>
            </w:r>
          </w:p>
        </w:tc>
      </w:tr>
      <w:tr w:rsidR="008267F0" w:rsidRPr="00E43A2F" w14:paraId="6CBDA1A8" w14:textId="77777777" w:rsidTr="00582A93">
        <w:trPr>
          <w:trHeight w:val="500"/>
        </w:trPr>
        <w:tc>
          <w:tcPr>
            <w:tcW w:w="318" w:type="dxa"/>
            <w:tcBorders>
              <w:bottom w:val="single" w:sz="4" w:space="0" w:color="auto"/>
            </w:tcBorders>
          </w:tcPr>
          <w:p w14:paraId="60CCCFD4" w14:textId="77777777" w:rsidR="008267F0" w:rsidRPr="00E43A2F" w:rsidRDefault="008267F0" w:rsidP="00582A93">
            <w:pPr>
              <w:spacing w:after="120" w:line="240" w:lineRule="auto"/>
              <w:rPr>
                <w:rFonts w:eastAsia="Times New Roman" w:cstheme="minorHAnsi"/>
                <w:b/>
                <w:bCs/>
                <w:sz w:val="20"/>
                <w:szCs w:val="20"/>
                <w:lang w:eastAsia="en-GB"/>
              </w:rPr>
            </w:pPr>
          </w:p>
        </w:tc>
        <w:tc>
          <w:tcPr>
            <w:tcW w:w="3901" w:type="dxa"/>
            <w:tcBorders>
              <w:bottom w:val="single" w:sz="4" w:space="0" w:color="auto"/>
            </w:tcBorders>
            <w:shd w:val="clear" w:color="auto" w:fill="auto"/>
            <w:vAlign w:val="bottom"/>
            <w:hideMark/>
          </w:tcPr>
          <w:p w14:paraId="2C4DF3F3" w14:textId="77777777" w:rsidR="008267F0" w:rsidRPr="00E43A2F" w:rsidRDefault="008267F0" w:rsidP="00582A93">
            <w:pPr>
              <w:spacing w:after="120" w:line="240" w:lineRule="auto"/>
              <w:rPr>
                <w:rFonts w:eastAsia="Times New Roman" w:cstheme="minorHAnsi"/>
                <w:b/>
                <w:bCs/>
                <w:sz w:val="20"/>
                <w:szCs w:val="20"/>
                <w:lang w:eastAsia="en-GB"/>
              </w:rPr>
            </w:pPr>
            <w:r w:rsidRPr="00E43A2F">
              <w:rPr>
                <w:rFonts w:eastAsia="Times New Roman" w:cstheme="minorHAnsi"/>
                <w:b/>
                <w:bCs/>
                <w:sz w:val="20"/>
                <w:szCs w:val="20"/>
                <w:lang w:eastAsia="en-GB"/>
              </w:rPr>
              <w:t>Challenges</w:t>
            </w:r>
          </w:p>
        </w:tc>
        <w:tc>
          <w:tcPr>
            <w:tcW w:w="3347" w:type="dxa"/>
            <w:tcBorders>
              <w:bottom w:val="single" w:sz="4" w:space="0" w:color="auto"/>
            </w:tcBorders>
            <w:shd w:val="clear" w:color="auto" w:fill="auto"/>
            <w:vAlign w:val="bottom"/>
            <w:hideMark/>
          </w:tcPr>
          <w:p w14:paraId="45947563" w14:textId="77777777" w:rsidR="008267F0" w:rsidRPr="00E43A2F" w:rsidRDefault="008267F0" w:rsidP="00582A93">
            <w:pPr>
              <w:spacing w:after="120" w:line="240" w:lineRule="auto"/>
              <w:rPr>
                <w:rFonts w:eastAsia="Times New Roman" w:cstheme="minorHAnsi"/>
                <w:b/>
                <w:bCs/>
                <w:sz w:val="20"/>
                <w:szCs w:val="20"/>
                <w:lang w:eastAsia="en-GB"/>
              </w:rPr>
            </w:pPr>
            <w:r w:rsidRPr="00E43A2F">
              <w:rPr>
                <w:rFonts w:eastAsia="Times New Roman" w:cstheme="minorHAnsi"/>
                <w:b/>
                <w:bCs/>
                <w:sz w:val="20"/>
                <w:szCs w:val="20"/>
                <w:lang w:eastAsia="en-GB"/>
              </w:rPr>
              <w:t>Implications for patient safety</w:t>
            </w:r>
          </w:p>
        </w:tc>
        <w:tc>
          <w:tcPr>
            <w:tcW w:w="4420" w:type="dxa"/>
            <w:tcBorders>
              <w:bottom w:val="single" w:sz="4" w:space="0" w:color="auto"/>
            </w:tcBorders>
            <w:shd w:val="clear" w:color="auto" w:fill="auto"/>
            <w:noWrap/>
            <w:vAlign w:val="bottom"/>
            <w:hideMark/>
          </w:tcPr>
          <w:p w14:paraId="6B683513" w14:textId="77777777" w:rsidR="008267F0" w:rsidRPr="00E43A2F" w:rsidRDefault="008267F0" w:rsidP="00582A93">
            <w:pPr>
              <w:spacing w:after="120" w:line="240" w:lineRule="auto"/>
              <w:rPr>
                <w:rFonts w:eastAsia="Times New Roman" w:cstheme="minorHAnsi"/>
                <w:b/>
                <w:bCs/>
                <w:sz w:val="20"/>
                <w:szCs w:val="20"/>
                <w:lang w:eastAsia="en-GB"/>
              </w:rPr>
            </w:pPr>
            <w:r w:rsidRPr="00E43A2F">
              <w:rPr>
                <w:rFonts w:eastAsia="Times New Roman" w:cstheme="minorHAnsi"/>
                <w:b/>
                <w:bCs/>
                <w:sz w:val="20"/>
                <w:szCs w:val="20"/>
                <w:lang w:eastAsia="en-GB"/>
              </w:rPr>
              <w:t>Recommendations</w:t>
            </w:r>
          </w:p>
        </w:tc>
        <w:tc>
          <w:tcPr>
            <w:tcW w:w="911" w:type="dxa"/>
            <w:tcBorders>
              <w:bottom w:val="single" w:sz="4" w:space="0" w:color="auto"/>
            </w:tcBorders>
            <w:shd w:val="clear" w:color="auto" w:fill="auto"/>
            <w:vAlign w:val="center"/>
            <w:hideMark/>
          </w:tcPr>
          <w:p w14:paraId="17C8F924" w14:textId="77777777" w:rsidR="008267F0" w:rsidRPr="00E43A2F" w:rsidRDefault="008267F0" w:rsidP="00582A93">
            <w:pPr>
              <w:spacing w:after="0" w:line="240" w:lineRule="auto"/>
              <w:jc w:val="center"/>
              <w:rPr>
                <w:rFonts w:eastAsia="Times New Roman" w:cstheme="minorHAnsi"/>
                <w:b/>
                <w:bCs/>
                <w:sz w:val="20"/>
                <w:szCs w:val="20"/>
                <w:lang w:eastAsia="en-GB"/>
              </w:rPr>
            </w:pPr>
            <w:r w:rsidRPr="00E43A2F">
              <w:rPr>
                <w:rFonts w:eastAsia="Times New Roman" w:cstheme="minorHAnsi"/>
                <w:b/>
                <w:bCs/>
                <w:sz w:val="20"/>
                <w:szCs w:val="20"/>
                <w:lang w:eastAsia="en-GB"/>
              </w:rPr>
              <w:t>Safe</w:t>
            </w:r>
          </w:p>
          <w:p w14:paraId="140A8876" w14:textId="77777777" w:rsidR="008267F0" w:rsidRPr="00E43A2F" w:rsidRDefault="008267F0" w:rsidP="00582A93">
            <w:pPr>
              <w:spacing w:after="0" w:line="240" w:lineRule="auto"/>
              <w:jc w:val="center"/>
              <w:rPr>
                <w:rFonts w:eastAsia="Times New Roman" w:cstheme="minorHAnsi"/>
                <w:b/>
                <w:bCs/>
                <w:sz w:val="20"/>
                <w:szCs w:val="20"/>
                <w:lang w:eastAsia="en-GB"/>
              </w:rPr>
            </w:pPr>
            <w:r w:rsidRPr="00E43A2F">
              <w:rPr>
                <w:rFonts w:eastAsia="Times New Roman" w:cstheme="minorHAnsi"/>
                <w:b/>
                <w:bCs/>
                <w:sz w:val="20"/>
                <w:szCs w:val="20"/>
                <w:lang w:eastAsia="en-GB"/>
              </w:rPr>
              <w:t>HIT</w:t>
            </w:r>
          </w:p>
        </w:tc>
        <w:tc>
          <w:tcPr>
            <w:tcW w:w="851" w:type="dxa"/>
            <w:tcBorders>
              <w:bottom w:val="single" w:sz="4" w:space="0" w:color="auto"/>
            </w:tcBorders>
            <w:shd w:val="clear" w:color="auto" w:fill="auto"/>
            <w:vAlign w:val="center"/>
            <w:hideMark/>
          </w:tcPr>
          <w:p w14:paraId="7321DB0D" w14:textId="77777777" w:rsidR="008267F0" w:rsidRPr="00E43A2F" w:rsidRDefault="008267F0" w:rsidP="00582A93">
            <w:pPr>
              <w:spacing w:after="0" w:line="240" w:lineRule="auto"/>
              <w:jc w:val="center"/>
              <w:rPr>
                <w:rFonts w:eastAsia="Times New Roman" w:cstheme="minorHAnsi"/>
                <w:b/>
                <w:bCs/>
                <w:sz w:val="20"/>
                <w:szCs w:val="20"/>
                <w:lang w:eastAsia="en-GB"/>
              </w:rPr>
            </w:pPr>
            <w:r w:rsidRPr="00E43A2F">
              <w:rPr>
                <w:rFonts w:eastAsia="Times New Roman" w:cstheme="minorHAnsi"/>
                <w:b/>
                <w:bCs/>
                <w:sz w:val="20"/>
                <w:szCs w:val="20"/>
                <w:lang w:eastAsia="en-GB"/>
              </w:rPr>
              <w:t>Safe use of HIT</w:t>
            </w:r>
          </w:p>
        </w:tc>
        <w:tc>
          <w:tcPr>
            <w:tcW w:w="910" w:type="dxa"/>
            <w:tcBorders>
              <w:bottom w:val="single" w:sz="4" w:space="0" w:color="auto"/>
            </w:tcBorders>
            <w:shd w:val="clear" w:color="auto" w:fill="auto"/>
            <w:vAlign w:val="center"/>
            <w:hideMark/>
          </w:tcPr>
          <w:p w14:paraId="74DD66CC" w14:textId="77777777" w:rsidR="008267F0" w:rsidRPr="00E43A2F" w:rsidRDefault="008267F0" w:rsidP="00582A93">
            <w:pPr>
              <w:spacing w:after="0" w:line="240" w:lineRule="auto"/>
              <w:jc w:val="center"/>
              <w:rPr>
                <w:rFonts w:eastAsia="Times New Roman" w:cstheme="minorHAnsi"/>
                <w:b/>
                <w:bCs/>
                <w:sz w:val="20"/>
                <w:szCs w:val="20"/>
                <w:lang w:eastAsia="en-GB"/>
              </w:rPr>
            </w:pPr>
            <w:r w:rsidRPr="00E43A2F">
              <w:rPr>
                <w:rFonts w:eastAsia="Times New Roman" w:cstheme="minorHAnsi"/>
                <w:b/>
                <w:bCs/>
                <w:sz w:val="20"/>
                <w:szCs w:val="20"/>
                <w:lang w:eastAsia="en-GB"/>
              </w:rPr>
              <w:t>HIT to</w:t>
            </w:r>
            <w:r w:rsidRPr="00E43A2F">
              <w:rPr>
                <w:rFonts w:eastAsia="Times New Roman" w:cstheme="minorHAnsi"/>
                <w:b/>
                <w:bCs/>
                <w:sz w:val="20"/>
                <w:szCs w:val="20"/>
                <w:lang w:eastAsia="en-GB"/>
              </w:rPr>
              <w:br/>
              <w:t>improve safety</w:t>
            </w:r>
          </w:p>
        </w:tc>
      </w:tr>
      <w:tr w:rsidR="008267F0" w:rsidRPr="00E43A2F" w14:paraId="390CAC2D" w14:textId="77777777" w:rsidTr="00582A93">
        <w:trPr>
          <w:trHeight w:val="750"/>
        </w:trPr>
        <w:tc>
          <w:tcPr>
            <w:tcW w:w="318" w:type="dxa"/>
            <w:tcBorders>
              <w:top w:val="single" w:sz="4" w:space="0" w:color="auto"/>
            </w:tcBorders>
            <w:shd w:val="clear" w:color="auto" w:fill="DEEAF6" w:themeFill="accent1" w:themeFillTint="33"/>
          </w:tcPr>
          <w:p w14:paraId="41EFAC7B"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1</w:t>
            </w:r>
          </w:p>
        </w:tc>
        <w:tc>
          <w:tcPr>
            <w:tcW w:w="3901" w:type="dxa"/>
            <w:tcBorders>
              <w:top w:val="single" w:sz="4" w:space="0" w:color="auto"/>
            </w:tcBorders>
            <w:shd w:val="clear" w:color="auto" w:fill="DEEAF6" w:themeFill="accent1" w:themeFillTint="33"/>
            <w:hideMark/>
          </w:tcPr>
          <w:p w14:paraId="22B8CDAA"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Difficult to conceptualise threats to patient safety from non-physical innovations.</w:t>
            </w:r>
          </w:p>
        </w:tc>
        <w:tc>
          <w:tcPr>
            <w:tcW w:w="3347" w:type="dxa"/>
            <w:tcBorders>
              <w:top w:val="single" w:sz="4" w:space="0" w:color="auto"/>
            </w:tcBorders>
            <w:shd w:val="clear" w:color="auto" w:fill="DEEAF6" w:themeFill="accent1" w:themeFillTint="33"/>
            <w:hideMark/>
          </w:tcPr>
          <w:p w14:paraId="26B6CA93"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Inadequate consideration of threats to patient safety.</w:t>
            </w:r>
          </w:p>
        </w:tc>
        <w:tc>
          <w:tcPr>
            <w:tcW w:w="4420" w:type="dxa"/>
            <w:tcBorders>
              <w:top w:val="single" w:sz="4" w:space="0" w:color="auto"/>
            </w:tcBorders>
            <w:shd w:val="clear" w:color="auto" w:fill="DEEAF6" w:themeFill="accent1" w:themeFillTint="33"/>
            <w:hideMark/>
          </w:tcPr>
          <w:p w14:paraId="4D863EBF"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Systems approach to conceptualising risk</w:t>
            </w:r>
            <w:r w:rsidRPr="00E43A2F">
              <w:rPr>
                <w:rFonts w:eastAsia="Times New Roman" w:cstheme="minorHAnsi"/>
                <w:sz w:val="20"/>
                <w:szCs w:val="20"/>
                <w:vertAlign w:val="superscript"/>
                <w:lang w:eastAsia="en-GB"/>
              </w:rPr>
              <w:t>T</w:t>
            </w:r>
            <w:r w:rsidRPr="00E43A2F">
              <w:rPr>
                <w:rFonts w:eastAsia="Times New Roman" w:cstheme="minorHAnsi"/>
                <w:sz w:val="20"/>
                <w:szCs w:val="20"/>
                <w:lang w:eastAsia="en-GB"/>
              </w:rPr>
              <w:t>; Safety cases</w:t>
            </w:r>
            <w:r w:rsidRPr="00E43A2F">
              <w:rPr>
                <w:rFonts w:eastAsia="Times New Roman" w:cstheme="minorHAnsi"/>
                <w:sz w:val="20"/>
                <w:szCs w:val="20"/>
                <w:vertAlign w:val="superscript"/>
                <w:lang w:eastAsia="en-GB"/>
              </w:rPr>
              <w:t>P</w:t>
            </w:r>
            <w:r w:rsidRPr="00E43A2F">
              <w:rPr>
                <w:rFonts w:eastAsia="Times New Roman" w:cstheme="minorHAnsi"/>
                <w:sz w:val="20"/>
                <w:szCs w:val="20"/>
                <w:lang w:eastAsia="en-GB"/>
              </w:rPr>
              <w:t>; Socio-technical perspective</w:t>
            </w:r>
            <w:r w:rsidRPr="00E43A2F">
              <w:rPr>
                <w:rFonts w:eastAsia="Times New Roman" w:cstheme="minorHAnsi"/>
                <w:sz w:val="20"/>
                <w:szCs w:val="20"/>
                <w:vertAlign w:val="superscript"/>
                <w:lang w:eastAsia="en-GB"/>
              </w:rPr>
              <w:t>T</w:t>
            </w:r>
          </w:p>
        </w:tc>
        <w:tc>
          <w:tcPr>
            <w:tcW w:w="911" w:type="dxa"/>
            <w:tcBorders>
              <w:top w:val="single" w:sz="4" w:space="0" w:color="auto"/>
            </w:tcBorders>
            <w:shd w:val="clear" w:color="auto" w:fill="DEEAF6" w:themeFill="accent1" w:themeFillTint="33"/>
            <w:vAlign w:val="center"/>
            <w:hideMark/>
          </w:tcPr>
          <w:p w14:paraId="3221FAF5"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851" w:type="dxa"/>
            <w:tcBorders>
              <w:top w:val="single" w:sz="4" w:space="0" w:color="auto"/>
            </w:tcBorders>
            <w:shd w:val="clear" w:color="auto" w:fill="DEEAF6" w:themeFill="accent1" w:themeFillTint="33"/>
            <w:vAlign w:val="center"/>
            <w:hideMark/>
          </w:tcPr>
          <w:p w14:paraId="5CA54D1D"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910" w:type="dxa"/>
            <w:tcBorders>
              <w:top w:val="single" w:sz="4" w:space="0" w:color="auto"/>
            </w:tcBorders>
            <w:shd w:val="clear" w:color="auto" w:fill="DEEAF6" w:themeFill="accent1" w:themeFillTint="33"/>
            <w:vAlign w:val="center"/>
            <w:hideMark/>
          </w:tcPr>
          <w:p w14:paraId="4C8C2FA5"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w:t>
            </w:r>
          </w:p>
        </w:tc>
      </w:tr>
      <w:tr w:rsidR="008267F0" w:rsidRPr="00E43A2F" w14:paraId="0963E986" w14:textId="77777777" w:rsidTr="00582A93">
        <w:trPr>
          <w:trHeight w:val="1250"/>
        </w:trPr>
        <w:tc>
          <w:tcPr>
            <w:tcW w:w="318" w:type="dxa"/>
          </w:tcPr>
          <w:p w14:paraId="36360F04"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2</w:t>
            </w:r>
          </w:p>
        </w:tc>
        <w:tc>
          <w:tcPr>
            <w:tcW w:w="3901" w:type="dxa"/>
            <w:shd w:val="clear" w:color="auto" w:fill="auto"/>
            <w:hideMark/>
          </w:tcPr>
          <w:p w14:paraId="52EAF008"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Unclear how to sensibly integrate and interpret new and voluminous data streams.</w:t>
            </w:r>
          </w:p>
        </w:tc>
        <w:tc>
          <w:tcPr>
            <w:tcW w:w="3347" w:type="dxa"/>
            <w:shd w:val="clear" w:color="auto" w:fill="auto"/>
            <w:hideMark/>
          </w:tcPr>
          <w:p w14:paraId="1A074C1C"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Missed opportunities to use data; Inappropriate use of data; Biased use of data.</w:t>
            </w:r>
          </w:p>
        </w:tc>
        <w:tc>
          <w:tcPr>
            <w:tcW w:w="4420" w:type="dxa"/>
            <w:shd w:val="clear" w:color="auto" w:fill="auto"/>
            <w:hideMark/>
          </w:tcPr>
          <w:p w14:paraId="24FF828C"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Dynamic and causal modelling continuously surveilled for performance</w:t>
            </w:r>
            <w:r w:rsidRPr="00E43A2F">
              <w:rPr>
                <w:rFonts w:eastAsia="Times New Roman" w:cstheme="minorHAnsi"/>
                <w:sz w:val="20"/>
                <w:szCs w:val="20"/>
                <w:vertAlign w:val="superscript"/>
                <w:lang w:eastAsia="en-GB"/>
              </w:rPr>
              <w:t>P</w:t>
            </w:r>
            <w:r w:rsidRPr="00E43A2F">
              <w:rPr>
                <w:rFonts w:eastAsia="Times New Roman" w:cstheme="minorHAnsi"/>
                <w:sz w:val="20"/>
                <w:szCs w:val="20"/>
                <w:lang w:eastAsia="en-GB"/>
              </w:rPr>
              <w:t>; Middleware for interoperability</w:t>
            </w:r>
            <w:r w:rsidRPr="00E43A2F">
              <w:rPr>
                <w:rFonts w:eastAsia="Times New Roman" w:cstheme="minorHAnsi"/>
                <w:sz w:val="20"/>
                <w:szCs w:val="20"/>
                <w:vertAlign w:val="superscript"/>
                <w:lang w:eastAsia="en-GB"/>
              </w:rPr>
              <w:t>P</w:t>
            </w:r>
            <w:r w:rsidRPr="00E43A2F">
              <w:rPr>
                <w:rFonts w:eastAsia="Times New Roman" w:cstheme="minorHAnsi"/>
                <w:sz w:val="20"/>
                <w:szCs w:val="20"/>
                <w:lang w:eastAsia="en-GB"/>
              </w:rPr>
              <w:t>; Standards for linkage and exchange of healthcare data</w:t>
            </w:r>
            <w:r w:rsidRPr="00E43A2F">
              <w:rPr>
                <w:rFonts w:eastAsia="Times New Roman" w:cstheme="minorHAnsi"/>
                <w:sz w:val="20"/>
                <w:szCs w:val="20"/>
                <w:vertAlign w:val="superscript"/>
                <w:lang w:eastAsia="en-GB"/>
              </w:rPr>
              <w:t>P</w:t>
            </w:r>
            <w:r w:rsidRPr="00E43A2F">
              <w:rPr>
                <w:rFonts w:eastAsia="Times New Roman" w:cstheme="minorHAnsi"/>
                <w:sz w:val="20"/>
                <w:szCs w:val="20"/>
                <w:lang w:eastAsia="en-GB"/>
              </w:rPr>
              <w:t>; Automated anomaly detection</w:t>
            </w:r>
            <w:r w:rsidRPr="00E43A2F">
              <w:rPr>
                <w:rFonts w:eastAsia="Times New Roman" w:cstheme="minorHAnsi"/>
                <w:sz w:val="20"/>
                <w:szCs w:val="20"/>
                <w:vertAlign w:val="superscript"/>
                <w:lang w:eastAsia="en-GB"/>
              </w:rPr>
              <w:t>P</w:t>
            </w:r>
          </w:p>
        </w:tc>
        <w:tc>
          <w:tcPr>
            <w:tcW w:w="911" w:type="dxa"/>
            <w:shd w:val="clear" w:color="auto" w:fill="auto"/>
            <w:vAlign w:val="center"/>
            <w:hideMark/>
          </w:tcPr>
          <w:p w14:paraId="79400D6C"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851" w:type="dxa"/>
            <w:shd w:val="clear" w:color="auto" w:fill="auto"/>
            <w:vAlign w:val="center"/>
            <w:hideMark/>
          </w:tcPr>
          <w:p w14:paraId="294FDCE6"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910" w:type="dxa"/>
            <w:shd w:val="clear" w:color="auto" w:fill="auto"/>
            <w:vAlign w:val="center"/>
            <w:hideMark/>
          </w:tcPr>
          <w:p w14:paraId="77DA3659"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r>
      <w:tr w:rsidR="008267F0" w:rsidRPr="00E43A2F" w14:paraId="4984324E" w14:textId="77777777" w:rsidTr="00582A93">
        <w:trPr>
          <w:trHeight w:val="500"/>
        </w:trPr>
        <w:tc>
          <w:tcPr>
            <w:tcW w:w="318" w:type="dxa"/>
            <w:shd w:val="clear" w:color="auto" w:fill="DEEAF6" w:themeFill="accent1" w:themeFillTint="33"/>
          </w:tcPr>
          <w:p w14:paraId="59027073"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3</w:t>
            </w:r>
          </w:p>
        </w:tc>
        <w:tc>
          <w:tcPr>
            <w:tcW w:w="3901" w:type="dxa"/>
            <w:shd w:val="clear" w:color="auto" w:fill="DEEAF6" w:themeFill="accent1" w:themeFillTint="33"/>
            <w:hideMark/>
          </w:tcPr>
          <w:p w14:paraId="4DA0E383"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Reactive regulatory- and standards-based approaches to safety.</w:t>
            </w:r>
          </w:p>
        </w:tc>
        <w:tc>
          <w:tcPr>
            <w:tcW w:w="3347" w:type="dxa"/>
            <w:shd w:val="clear" w:color="auto" w:fill="DEEAF6" w:themeFill="accent1" w:themeFillTint="33"/>
            <w:hideMark/>
          </w:tcPr>
          <w:p w14:paraId="3044FC78"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Avoidable harm is experienced before mitigations are put in place.</w:t>
            </w:r>
          </w:p>
        </w:tc>
        <w:tc>
          <w:tcPr>
            <w:tcW w:w="4420" w:type="dxa"/>
            <w:shd w:val="clear" w:color="auto" w:fill="DEEAF6" w:themeFill="accent1" w:themeFillTint="33"/>
            <w:hideMark/>
          </w:tcPr>
          <w:p w14:paraId="6196664D"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Gradual approval of medical devices</w:t>
            </w:r>
            <w:r w:rsidRPr="00E43A2F">
              <w:rPr>
                <w:rFonts w:eastAsia="Times New Roman" w:cstheme="minorHAnsi"/>
                <w:sz w:val="20"/>
                <w:szCs w:val="20"/>
                <w:vertAlign w:val="superscript"/>
                <w:lang w:eastAsia="en-GB"/>
              </w:rPr>
              <w:t>P</w:t>
            </w:r>
            <w:r w:rsidRPr="00E43A2F">
              <w:rPr>
                <w:rFonts w:eastAsia="Times New Roman" w:cstheme="minorHAnsi"/>
                <w:sz w:val="20"/>
                <w:szCs w:val="20"/>
                <w:lang w:eastAsia="en-GB"/>
              </w:rPr>
              <w:t>; Systems approach to conceptualising risk</w:t>
            </w:r>
            <w:r w:rsidRPr="00E43A2F">
              <w:rPr>
                <w:rFonts w:eastAsia="Times New Roman" w:cstheme="minorHAnsi"/>
                <w:sz w:val="20"/>
                <w:szCs w:val="20"/>
                <w:vertAlign w:val="superscript"/>
                <w:lang w:eastAsia="en-GB"/>
              </w:rPr>
              <w:t>T</w:t>
            </w:r>
          </w:p>
        </w:tc>
        <w:tc>
          <w:tcPr>
            <w:tcW w:w="911" w:type="dxa"/>
            <w:shd w:val="clear" w:color="auto" w:fill="DEEAF6" w:themeFill="accent1" w:themeFillTint="33"/>
            <w:vAlign w:val="center"/>
            <w:hideMark/>
          </w:tcPr>
          <w:p w14:paraId="61DF8897"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851" w:type="dxa"/>
            <w:shd w:val="clear" w:color="auto" w:fill="DEEAF6" w:themeFill="accent1" w:themeFillTint="33"/>
            <w:vAlign w:val="center"/>
            <w:hideMark/>
          </w:tcPr>
          <w:p w14:paraId="5787E2EB"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w:t>
            </w:r>
          </w:p>
        </w:tc>
        <w:tc>
          <w:tcPr>
            <w:tcW w:w="910" w:type="dxa"/>
            <w:shd w:val="clear" w:color="auto" w:fill="DEEAF6" w:themeFill="accent1" w:themeFillTint="33"/>
            <w:vAlign w:val="center"/>
            <w:hideMark/>
          </w:tcPr>
          <w:p w14:paraId="131937F3"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w:t>
            </w:r>
          </w:p>
        </w:tc>
      </w:tr>
      <w:tr w:rsidR="008267F0" w:rsidRPr="00E43A2F" w14:paraId="1DA4CCAE" w14:textId="77777777" w:rsidTr="00582A93">
        <w:trPr>
          <w:trHeight w:val="500"/>
        </w:trPr>
        <w:tc>
          <w:tcPr>
            <w:tcW w:w="318" w:type="dxa"/>
          </w:tcPr>
          <w:p w14:paraId="6F8AA9AF"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4</w:t>
            </w:r>
          </w:p>
        </w:tc>
        <w:tc>
          <w:tcPr>
            <w:tcW w:w="3901" w:type="dxa"/>
            <w:shd w:val="clear" w:color="auto" w:fill="auto"/>
            <w:hideMark/>
          </w:tcPr>
          <w:p w14:paraId="359C8620"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Difficult to build and maintain trust in health information systems that are obscure and complex.</w:t>
            </w:r>
          </w:p>
        </w:tc>
        <w:tc>
          <w:tcPr>
            <w:tcW w:w="3347" w:type="dxa"/>
            <w:shd w:val="clear" w:color="auto" w:fill="auto"/>
            <w:hideMark/>
          </w:tcPr>
          <w:p w14:paraId="50D254AA"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Misinformation and disinformation threaten patient safety.</w:t>
            </w:r>
          </w:p>
        </w:tc>
        <w:tc>
          <w:tcPr>
            <w:tcW w:w="4420" w:type="dxa"/>
            <w:shd w:val="clear" w:color="auto" w:fill="auto"/>
            <w:hideMark/>
          </w:tcPr>
          <w:p w14:paraId="3006CBD6" w14:textId="6F4CD526"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Socio-technical perspective</w:t>
            </w:r>
            <w:r w:rsidRPr="00E43A2F">
              <w:rPr>
                <w:rFonts w:eastAsia="Times New Roman" w:cstheme="minorHAnsi"/>
                <w:sz w:val="20"/>
                <w:szCs w:val="20"/>
                <w:vertAlign w:val="superscript"/>
                <w:lang w:eastAsia="en-GB"/>
              </w:rPr>
              <w:t>T</w:t>
            </w:r>
            <w:r w:rsidRPr="00E43A2F">
              <w:rPr>
                <w:rFonts w:eastAsia="Times New Roman" w:cstheme="minorHAnsi"/>
                <w:sz w:val="20"/>
                <w:szCs w:val="20"/>
                <w:lang w:eastAsia="en-GB"/>
              </w:rPr>
              <w:t xml:space="preserve">; </w:t>
            </w:r>
            <w:r w:rsidR="00CE0FE4">
              <w:rPr>
                <w:rFonts w:eastAsia="Times New Roman" w:cstheme="minorHAnsi"/>
                <w:sz w:val="20"/>
                <w:szCs w:val="20"/>
                <w:lang w:eastAsia="en-GB"/>
              </w:rPr>
              <w:t>FactSheets</w:t>
            </w:r>
            <w:r w:rsidR="00CE0FE4" w:rsidRPr="00CE0FE4">
              <w:rPr>
                <w:rFonts w:eastAsia="Times New Roman" w:cstheme="minorHAnsi"/>
                <w:sz w:val="20"/>
                <w:szCs w:val="20"/>
                <w:vertAlign w:val="superscript"/>
                <w:lang w:eastAsia="en-GB"/>
              </w:rPr>
              <w:t>P</w:t>
            </w:r>
          </w:p>
        </w:tc>
        <w:tc>
          <w:tcPr>
            <w:tcW w:w="911" w:type="dxa"/>
            <w:shd w:val="clear" w:color="auto" w:fill="auto"/>
            <w:vAlign w:val="center"/>
            <w:hideMark/>
          </w:tcPr>
          <w:p w14:paraId="0FC68E90"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851" w:type="dxa"/>
            <w:shd w:val="clear" w:color="auto" w:fill="auto"/>
            <w:vAlign w:val="center"/>
            <w:hideMark/>
          </w:tcPr>
          <w:p w14:paraId="4F57D82B"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910" w:type="dxa"/>
            <w:shd w:val="clear" w:color="auto" w:fill="auto"/>
            <w:vAlign w:val="center"/>
            <w:hideMark/>
          </w:tcPr>
          <w:p w14:paraId="780CC9C0"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r>
      <w:tr w:rsidR="008267F0" w:rsidRPr="00E43A2F" w14:paraId="6D7EB11D" w14:textId="77777777" w:rsidTr="00582A93">
        <w:trPr>
          <w:trHeight w:val="500"/>
        </w:trPr>
        <w:tc>
          <w:tcPr>
            <w:tcW w:w="318" w:type="dxa"/>
            <w:shd w:val="clear" w:color="auto" w:fill="DEEAF6" w:themeFill="accent1" w:themeFillTint="33"/>
          </w:tcPr>
          <w:p w14:paraId="564CE17D"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5</w:t>
            </w:r>
          </w:p>
        </w:tc>
        <w:tc>
          <w:tcPr>
            <w:tcW w:w="3901" w:type="dxa"/>
            <w:shd w:val="clear" w:color="auto" w:fill="DEEAF6" w:themeFill="accent1" w:themeFillTint="33"/>
            <w:hideMark/>
          </w:tcPr>
          <w:p w14:paraId="5E734DAD"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Emergent patient-safety consequences in health information systems.</w:t>
            </w:r>
          </w:p>
        </w:tc>
        <w:tc>
          <w:tcPr>
            <w:tcW w:w="3347" w:type="dxa"/>
            <w:shd w:val="clear" w:color="auto" w:fill="DEEAF6" w:themeFill="accent1" w:themeFillTint="33"/>
            <w:hideMark/>
          </w:tcPr>
          <w:p w14:paraId="0877DAD0"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Hazards cannot be completely foreseen.</w:t>
            </w:r>
          </w:p>
        </w:tc>
        <w:tc>
          <w:tcPr>
            <w:tcW w:w="4420" w:type="dxa"/>
            <w:shd w:val="clear" w:color="auto" w:fill="DEEAF6" w:themeFill="accent1" w:themeFillTint="33"/>
            <w:hideMark/>
          </w:tcPr>
          <w:p w14:paraId="791225CA"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Systems approach to conceptualising risk</w:t>
            </w:r>
            <w:r w:rsidRPr="00E43A2F">
              <w:rPr>
                <w:rFonts w:eastAsia="Times New Roman" w:cstheme="minorHAnsi"/>
                <w:sz w:val="20"/>
                <w:szCs w:val="20"/>
                <w:vertAlign w:val="superscript"/>
                <w:lang w:eastAsia="en-GB"/>
              </w:rPr>
              <w:t>T</w:t>
            </w:r>
            <w:r w:rsidRPr="00E43A2F">
              <w:rPr>
                <w:rFonts w:eastAsia="Times New Roman" w:cstheme="minorHAnsi"/>
                <w:sz w:val="20"/>
                <w:szCs w:val="20"/>
                <w:lang w:eastAsia="en-GB"/>
              </w:rPr>
              <w:t>; Systems approach to patient safety</w:t>
            </w:r>
            <w:r w:rsidRPr="00E43A2F">
              <w:rPr>
                <w:rFonts w:eastAsia="Times New Roman" w:cstheme="minorHAnsi"/>
                <w:sz w:val="20"/>
                <w:szCs w:val="20"/>
                <w:vertAlign w:val="superscript"/>
                <w:lang w:eastAsia="en-GB"/>
              </w:rPr>
              <w:t>T</w:t>
            </w:r>
            <w:r w:rsidRPr="00E43A2F">
              <w:rPr>
                <w:rFonts w:eastAsia="Times New Roman" w:cstheme="minorHAnsi"/>
                <w:sz w:val="20"/>
                <w:szCs w:val="20"/>
                <w:lang w:eastAsia="en-GB"/>
              </w:rPr>
              <w:t>; Safety cases</w:t>
            </w:r>
            <w:r w:rsidRPr="00E43A2F">
              <w:rPr>
                <w:rFonts w:eastAsia="Times New Roman" w:cstheme="minorHAnsi"/>
                <w:sz w:val="20"/>
                <w:szCs w:val="20"/>
                <w:vertAlign w:val="superscript"/>
                <w:lang w:eastAsia="en-GB"/>
              </w:rPr>
              <w:t>P</w:t>
            </w:r>
            <w:r w:rsidRPr="00E43A2F">
              <w:rPr>
                <w:rFonts w:eastAsia="Times New Roman" w:cstheme="minorHAnsi"/>
                <w:sz w:val="20"/>
                <w:szCs w:val="20"/>
                <w:lang w:eastAsia="en-GB"/>
              </w:rPr>
              <w:t>; Socio-technical perspective</w:t>
            </w:r>
            <w:r w:rsidRPr="00E43A2F">
              <w:rPr>
                <w:rFonts w:eastAsia="Times New Roman" w:cstheme="minorHAnsi"/>
                <w:sz w:val="20"/>
                <w:szCs w:val="20"/>
                <w:vertAlign w:val="superscript"/>
                <w:lang w:eastAsia="en-GB"/>
              </w:rPr>
              <w:t>T</w:t>
            </w:r>
            <w:r w:rsidRPr="00E43A2F">
              <w:rPr>
                <w:rFonts w:eastAsia="Times New Roman" w:cstheme="minorHAnsi"/>
                <w:sz w:val="20"/>
                <w:szCs w:val="20"/>
                <w:lang w:eastAsia="en-GB"/>
              </w:rPr>
              <w:t>; Gradual approval of medical devices</w:t>
            </w:r>
            <w:r w:rsidRPr="00E43A2F">
              <w:rPr>
                <w:rFonts w:eastAsia="Times New Roman" w:cstheme="minorHAnsi"/>
                <w:sz w:val="20"/>
                <w:szCs w:val="20"/>
                <w:vertAlign w:val="superscript"/>
                <w:lang w:eastAsia="en-GB"/>
              </w:rPr>
              <w:t>P</w:t>
            </w:r>
          </w:p>
        </w:tc>
        <w:tc>
          <w:tcPr>
            <w:tcW w:w="911" w:type="dxa"/>
            <w:shd w:val="clear" w:color="auto" w:fill="DEEAF6" w:themeFill="accent1" w:themeFillTint="33"/>
            <w:vAlign w:val="center"/>
            <w:hideMark/>
          </w:tcPr>
          <w:p w14:paraId="4840BA7B"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851" w:type="dxa"/>
            <w:shd w:val="clear" w:color="auto" w:fill="DEEAF6" w:themeFill="accent1" w:themeFillTint="33"/>
            <w:vAlign w:val="center"/>
            <w:hideMark/>
          </w:tcPr>
          <w:p w14:paraId="763EE383"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910" w:type="dxa"/>
            <w:shd w:val="clear" w:color="auto" w:fill="DEEAF6" w:themeFill="accent1" w:themeFillTint="33"/>
            <w:vAlign w:val="center"/>
            <w:hideMark/>
          </w:tcPr>
          <w:p w14:paraId="65AB08D5"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w:t>
            </w:r>
          </w:p>
        </w:tc>
      </w:tr>
      <w:tr w:rsidR="008267F0" w:rsidRPr="00E43A2F" w14:paraId="3599F08A" w14:textId="77777777" w:rsidTr="00582A93">
        <w:trPr>
          <w:trHeight w:val="500"/>
        </w:trPr>
        <w:tc>
          <w:tcPr>
            <w:tcW w:w="318" w:type="dxa"/>
            <w:tcBorders>
              <w:bottom w:val="single" w:sz="4" w:space="0" w:color="auto"/>
            </w:tcBorders>
            <w:shd w:val="clear" w:color="auto" w:fill="auto"/>
          </w:tcPr>
          <w:p w14:paraId="305D884B"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6</w:t>
            </w:r>
          </w:p>
        </w:tc>
        <w:tc>
          <w:tcPr>
            <w:tcW w:w="3901" w:type="dxa"/>
            <w:tcBorders>
              <w:bottom w:val="single" w:sz="4" w:space="0" w:color="auto"/>
            </w:tcBorders>
            <w:shd w:val="clear" w:color="auto" w:fill="auto"/>
            <w:hideMark/>
          </w:tcPr>
          <w:p w14:paraId="0F42684F"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Solutionism inappropriately simplifies problems and predicaments.</w:t>
            </w:r>
          </w:p>
        </w:tc>
        <w:tc>
          <w:tcPr>
            <w:tcW w:w="3347" w:type="dxa"/>
            <w:tcBorders>
              <w:bottom w:val="single" w:sz="4" w:space="0" w:color="auto"/>
            </w:tcBorders>
            <w:shd w:val="clear" w:color="auto" w:fill="auto"/>
            <w:hideMark/>
          </w:tcPr>
          <w:p w14:paraId="01A867FC"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Unfit interventions and assurances are suggested.</w:t>
            </w:r>
          </w:p>
        </w:tc>
        <w:tc>
          <w:tcPr>
            <w:tcW w:w="4420" w:type="dxa"/>
            <w:tcBorders>
              <w:bottom w:val="single" w:sz="4" w:space="0" w:color="auto"/>
            </w:tcBorders>
            <w:shd w:val="clear" w:color="auto" w:fill="auto"/>
            <w:hideMark/>
          </w:tcPr>
          <w:p w14:paraId="34A9D463"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Socio-technical perspective</w:t>
            </w:r>
            <w:r w:rsidRPr="00E43A2F">
              <w:rPr>
                <w:rFonts w:eastAsia="Times New Roman" w:cstheme="minorHAnsi"/>
                <w:sz w:val="20"/>
                <w:szCs w:val="20"/>
                <w:vertAlign w:val="superscript"/>
                <w:lang w:eastAsia="en-GB"/>
              </w:rPr>
              <w:t>T</w:t>
            </w:r>
            <w:r w:rsidRPr="00E43A2F">
              <w:rPr>
                <w:rFonts w:eastAsia="Times New Roman" w:cstheme="minorHAnsi"/>
                <w:sz w:val="20"/>
                <w:szCs w:val="20"/>
                <w:lang w:eastAsia="en-GB"/>
              </w:rPr>
              <w:t>; Systems approach to conceptualising risk</w:t>
            </w:r>
            <w:r w:rsidRPr="00E43A2F">
              <w:rPr>
                <w:rFonts w:eastAsia="Times New Roman" w:cstheme="minorHAnsi"/>
                <w:sz w:val="20"/>
                <w:szCs w:val="20"/>
                <w:vertAlign w:val="superscript"/>
                <w:lang w:eastAsia="en-GB"/>
              </w:rPr>
              <w:t>T</w:t>
            </w:r>
          </w:p>
        </w:tc>
        <w:tc>
          <w:tcPr>
            <w:tcW w:w="911" w:type="dxa"/>
            <w:tcBorders>
              <w:bottom w:val="single" w:sz="4" w:space="0" w:color="auto"/>
            </w:tcBorders>
            <w:shd w:val="clear" w:color="auto" w:fill="auto"/>
            <w:vAlign w:val="center"/>
            <w:hideMark/>
          </w:tcPr>
          <w:p w14:paraId="7245A963"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851" w:type="dxa"/>
            <w:tcBorders>
              <w:bottom w:val="single" w:sz="4" w:space="0" w:color="auto"/>
            </w:tcBorders>
            <w:shd w:val="clear" w:color="auto" w:fill="auto"/>
            <w:vAlign w:val="center"/>
            <w:hideMark/>
          </w:tcPr>
          <w:p w14:paraId="758034FC"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w:t>
            </w:r>
          </w:p>
        </w:tc>
        <w:tc>
          <w:tcPr>
            <w:tcW w:w="910" w:type="dxa"/>
            <w:tcBorders>
              <w:bottom w:val="single" w:sz="4" w:space="0" w:color="auto"/>
            </w:tcBorders>
            <w:shd w:val="clear" w:color="auto" w:fill="auto"/>
            <w:vAlign w:val="center"/>
            <w:hideMark/>
          </w:tcPr>
          <w:p w14:paraId="527D8D13"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w:t>
            </w:r>
          </w:p>
        </w:tc>
      </w:tr>
    </w:tbl>
    <w:p w14:paraId="4FEDB554" w14:textId="77777777" w:rsidR="008267F0" w:rsidRDefault="008267F0" w:rsidP="00D14F7E">
      <w:pPr>
        <w:sectPr w:rsidR="008267F0" w:rsidSect="008267F0">
          <w:pgSz w:w="16838" w:h="11906" w:orient="landscape"/>
          <w:pgMar w:top="1440" w:right="1440" w:bottom="1440" w:left="1440" w:header="708" w:footer="708" w:gutter="0"/>
          <w:cols w:space="708"/>
          <w:docGrid w:linePitch="360"/>
        </w:sectPr>
      </w:pPr>
    </w:p>
    <w:p w14:paraId="0DCFDB1E" w14:textId="6391155E" w:rsidR="007B37B8" w:rsidRDefault="007B37B8" w:rsidP="00D14F7E"/>
    <w:p w14:paraId="31864611" w14:textId="12705ABB" w:rsidR="00004E11" w:rsidRDefault="00004E11" w:rsidP="00B05D6C"/>
    <w:p w14:paraId="1C12E183" w14:textId="77777777" w:rsidR="00EC546B" w:rsidRDefault="00EC546B" w:rsidP="006D4CAF"/>
    <w:p w14:paraId="4E6C1F67" w14:textId="14C5E7EE" w:rsidR="006D4CAF" w:rsidRDefault="006D4CAF" w:rsidP="00F700A2">
      <w:pPr>
        <w:pStyle w:val="Heading1"/>
      </w:pPr>
      <w:r>
        <w:t>Conclusion</w:t>
      </w:r>
    </w:p>
    <w:p w14:paraId="091F891B" w14:textId="6928B99D" w:rsidR="009D0DA8" w:rsidRDefault="00123BD5" w:rsidP="00E27DC6">
      <w:r>
        <w:t xml:space="preserve">To the authors’ knowledge, this is the first paper in the field of Patient Safety Informatics that has provided a definition and explored its rationale. </w:t>
      </w:r>
      <w:r w:rsidR="00BF48F2">
        <w:t xml:space="preserve">The intention of this article was to begin the process of developing the theoretical and practical foundations of </w:t>
      </w:r>
      <w:r>
        <w:t>Patient S</w:t>
      </w:r>
      <w:r w:rsidR="00BF48F2">
        <w:t xml:space="preserve">afety </w:t>
      </w:r>
      <w:r>
        <w:t>I</w:t>
      </w:r>
      <w:r w:rsidR="00BF48F2">
        <w:t xml:space="preserve">nformatics, </w:t>
      </w:r>
      <w:r w:rsidR="000C18C4">
        <w:t xml:space="preserve">answering calls for </w:t>
      </w:r>
      <w:r w:rsidR="00E014A9">
        <w:t xml:space="preserve">practical progress in safety science </w:t>
      </w:r>
      <w:r w:rsidR="00E014A9">
        <w:fldChar w:fldCharType="begin" w:fldLock="1"/>
      </w:r>
      <w:r w:rsidR="00E014A9">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Rae &lt;i&gt;et al.&lt;/i&gt;, 2020)","plainTextFormattedCitation":"(Rae et al., 2020)","previouslyFormattedCitation":"(Rae &lt;i&gt;et al.&lt;/i&gt;, 2020)"},"properties":{"noteIndex":0},"schema":"https://github.com/citation-style-language/schema/raw/master/csl-citation.json"}</w:instrText>
      </w:r>
      <w:r w:rsidR="00E014A9">
        <w:fldChar w:fldCharType="separate"/>
      </w:r>
      <w:r w:rsidR="00E014A9" w:rsidRPr="00E014A9">
        <w:rPr>
          <w:noProof/>
        </w:rPr>
        <w:t xml:space="preserve">(Rae </w:t>
      </w:r>
      <w:r w:rsidR="00E014A9" w:rsidRPr="00E014A9">
        <w:rPr>
          <w:i/>
          <w:noProof/>
        </w:rPr>
        <w:t>et al.</w:t>
      </w:r>
      <w:r w:rsidR="00E014A9" w:rsidRPr="00E014A9">
        <w:rPr>
          <w:noProof/>
        </w:rPr>
        <w:t>, 2020)</w:t>
      </w:r>
      <w:r w:rsidR="00E014A9">
        <w:fldChar w:fldCharType="end"/>
      </w:r>
      <w:r w:rsidR="00E014A9">
        <w:t xml:space="preserve"> and </w:t>
      </w:r>
      <w:r w:rsidR="00BF48F2">
        <w:t xml:space="preserve">a unifying theory </w:t>
      </w:r>
      <w:r w:rsidR="00BF48F2">
        <w:fldChar w:fldCharType="begin" w:fldLock="1"/>
      </w:r>
      <w:r w:rsidR="008E3903">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Swuste &lt;i&gt;et al.&lt;/i&gt;, 2020)","plainTextFormattedCitation":"(Swuste et al., 2020)","previouslyFormattedCitation":"(Swuste &lt;i&gt;et al.&lt;/i&gt;, 2020)"},"properties":{"noteIndex":0},"schema":"https://github.com/citation-style-language/schema/raw/master/csl-citation.json"}</w:instrText>
      </w:r>
      <w:r w:rsidR="00BF48F2">
        <w:fldChar w:fldCharType="separate"/>
      </w:r>
      <w:r w:rsidR="00351A05" w:rsidRPr="00351A05">
        <w:rPr>
          <w:noProof/>
        </w:rPr>
        <w:t xml:space="preserve">(Swuste </w:t>
      </w:r>
      <w:r w:rsidR="00351A05" w:rsidRPr="00351A05">
        <w:rPr>
          <w:i/>
          <w:noProof/>
        </w:rPr>
        <w:t>et al.</w:t>
      </w:r>
      <w:r w:rsidR="00351A05" w:rsidRPr="00351A05">
        <w:rPr>
          <w:noProof/>
        </w:rPr>
        <w:t>, 2020)</w:t>
      </w:r>
      <w:r w:rsidR="00BF48F2">
        <w:fldChar w:fldCharType="end"/>
      </w:r>
      <w:r w:rsidR="004345C6">
        <w:t xml:space="preserve">. We presented six challenges posed by new and emerging </w:t>
      </w:r>
      <w:r>
        <w:t>digital health</w:t>
      </w:r>
      <w:r w:rsidR="004345C6">
        <w:t>, described the implications for pa</w:t>
      </w:r>
      <w:r w:rsidR="000C18C4">
        <w:t>tient safety, and recommended</w:t>
      </w:r>
      <w:r w:rsidR="004E2BCB">
        <w:t xml:space="preserve"> theoretical and practical mitigations</w:t>
      </w:r>
      <w:r w:rsidR="004345C6">
        <w:t>. These challenges, implications and recommendations were gathered at a workshop of health informatics researchers</w:t>
      </w:r>
      <w:r w:rsidR="004345C6" w:rsidRPr="00AA44BF">
        <w:t xml:space="preserve"> </w:t>
      </w:r>
      <w:r w:rsidR="004345C6">
        <w:t>focused on exploring the theoretica</w:t>
      </w:r>
      <w:r>
        <w:t xml:space="preserve">l and practical foundations of </w:t>
      </w:r>
      <w:bookmarkStart w:id="10" w:name="_GoBack"/>
      <w:bookmarkEnd w:id="10"/>
      <w:r>
        <w:t>Patient S</w:t>
      </w:r>
      <w:r w:rsidR="004345C6">
        <w:t xml:space="preserve">afety </w:t>
      </w:r>
      <w:r>
        <w:t>I</w:t>
      </w:r>
      <w:r w:rsidR="004345C6">
        <w:t>nformatics.</w:t>
      </w:r>
      <w:r w:rsidR="004E2BCB">
        <w:t xml:space="preserve"> </w:t>
      </w:r>
      <w:r w:rsidR="00A2296F">
        <w:t xml:space="preserve">Subsequent workshops in our </w:t>
      </w:r>
      <w:r w:rsidR="000C18C4">
        <w:t xml:space="preserve">series </w:t>
      </w:r>
      <w:r w:rsidR="00A2296F">
        <w:t>will address t</w:t>
      </w:r>
      <w:r w:rsidR="00A2296F" w:rsidRPr="00A2296F">
        <w:t>he implications of contemporary safety theory for digital innovation</w:t>
      </w:r>
      <w:r w:rsidR="00A2296F">
        <w:t>, socio</w:t>
      </w:r>
      <w:r>
        <w:t>-</w:t>
      </w:r>
      <w:r w:rsidR="00A2296F">
        <w:t xml:space="preserve">technical evaluation of digital </w:t>
      </w:r>
      <w:r>
        <w:t>health</w:t>
      </w:r>
      <w:r w:rsidR="00A2296F">
        <w:t xml:space="preserve">, and digital </w:t>
      </w:r>
      <w:r>
        <w:t xml:space="preserve">health interventions </w:t>
      </w:r>
      <w:r w:rsidR="00A2296F">
        <w:t xml:space="preserve">designed to improve patient safety </w:t>
      </w:r>
      <w:r w:rsidR="00351A05">
        <w:fldChar w:fldCharType="begin" w:fldLock="1"/>
      </w:r>
      <w:r w:rsidR="008E3903">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Johnson &lt;i&gt;et al.&lt;/i&gt;, 2020)","plainTextFormattedCitation":"(Johnson et al., 2020)","previouslyFormattedCitation":"(Johnson &lt;i&gt;et al.&lt;/i&gt;, 2020)"},"properties":{"noteIndex":0},"schema":"https://github.com/citation-style-language/schema/raw/master/csl-citation.json"}</w:instrText>
      </w:r>
      <w:r w:rsidR="00351A05">
        <w:fldChar w:fldCharType="separate"/>
      </w:r>
      <w:r w:rsidR="00351A05" w:rsidRPr="00351A05">
        <w:rPr>
          <w:noProof/>
        </w:rPr>
        <w:t xml:space="preserve">(Johnson </w:t>
      </w:r>
      <w:r w:rsidR="00351A05" w:rsidRPr="00351A05">
        <w:rPr>
          <w:i/>
          <w:noProof/>
        </w:rPr>
        <w:t>et al.</w:t>
      </w:r>
      <w:r w:rsidR="00351A05" w:rsidRPr="00351A05">
        <w:rPr>
          <w:noProof/>
        </w:rPr>
        <w:t>, 2020)</w:t>
      </w:r>
      <w:r w:rsidR="00351A05">
        <w:fldChar w:fldCharType="end"/>
      </w:r>
      <w:r w:rsidR="00A2296F">
        <w:t>.</w:t>
      </w:r>
    </w:p>
    <w:p w14:paraId="62DC78A3" w14:textId="77777777" w:rsidR="00E27DC6" w:rsidRPr="00F700A2" w:rsidRDefault="00E27DC6" w:rsidP="006D4CAF">
      <w:pPr>
        <w:rPr>
          <w:color w:val="4472C4" w:themeColor="accent5"/>
        </w:rPr>
      </w:pPr>
    </w:p>
    <w:p w14:paraId="219726D7" w14:textId="5B836341" w:rsidR="000B2D7E" w:rsidRDefault="000B2D7E" w:rsidP="006D4CAF"/>
    <w:p w14:paraId="5A83A754" w14:textId="752395E8" w:rsidR="000B2D7E" w:rsidRDefault="000B2D7E" w:rsidP="006D4CAF"/>
    <w:p w14:paraId="713ACB55" w14:textId="5D1AD768" w:rsidR="000B2D7E" w:rsidRDefault="000B2D7E" w:rsidP="00F700A2">
      <w:pPr>
        <w:pStyle w:val="Heading1"/>
      </w:pPr>
      <w:r>
        <w:t>References</w:t>
      </w:r>
    </w:p>
    <w:p w14:paraId="37E9A95F" w14:textId="5C291CB7" w:rsidR="006B7DC7" w:rsidRPr="006B7DC7" w:rsidRDefault="006B7DC7" w:rsidP="006B7DC7">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Pr="006B7DC7">
        <w:rPr>
          <w:rFonts w:ascii="Calibri" w:hAnsi="Calibri" w:cs="Calibri"/>
          <w:noProof/>
          <w:szCs w:val="24"/>
        </w:rPr>
        <w:t xml:space="preserve">Aceto, G., Persico, V. and Pescapé, A. (2020) ‘Industry 4.0 and Health: Internet of Things, Big Data, and Cloud Computing’, </w:t>
      </w:r>
      <w:r w:rsidRPr="006B7DC7">
        <w:rPr>
          <w:rFonts w:ascii="Calibri" w:hAnsi="Calibri" w:cs="Calibri"/>
          <w:i/>
          <w:iCs/>
          <w:noProof/>
          <w:szCs w:val="24"/>
        </w:rPr>
        <w:t>Journal of Industrial Information Integration</w:t>
      </w:r>
      <w:r w:rsidRPr="006B7DC7">
        <w:rPr>
          <w:rFonts w:ascii="Calibri" w:hAnsi="Calibri" w:cs="Calibri"/>
          <w:noProof/>
          <w:szCs w:val="24"/>
        </w:rPr>
        <w:t>. Elsevier, 18, p. 100129. doi: 10.1016/j.jii.2020.100129.</w:t>
      </w:r>
    </w:p>
    <w:p w14:paraId="1A137C2D"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Alaszewski, A. (2003) ‘Risk, trust and health’, </w:t>
      </w:r>
      <w:r w:rsidRPr="006B7DC7">
        <w:rPr>
          <w:rFonts w:ascii="Calibri" w:hAnsi="Calibri" w:cs="Calibri"/>
          <w:i/>
          <w:iCs/>
          <w:noProof/>
          <w:szCs w:val="24"/>
        </w:rPr>
        <w:t>Health, Risk and Society</w:t>
      </w:r>
      <w:r w:rsidRPr="006B7DC7">
        <w:rPr>
          <w:rFonts w:ascii="Calibri" w:hAnsi="Calibri" w:cs="Calibri"/>
          <w:noProof/>
          <w:szCs w:val="24"/>
        </w:rPr>
        <w:t>, 5(3), pp. 235–239. doi: 10.1080/13698570310001606941.</w:t>
      </w:r>
    </w:p>
    <w:p w14:paraId="788F9BF1"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Arnold, M. </w:t>
      </w:r>
      <w:r w:rsidRPr="006B7DC7">
        <w:rPr>
          <w:rFonts w:ascii="Calibri" w:hAnsi="Calibri" w:cs="Calibri"/>
          <w:i/>
          <w:iCs/>
          <w:noProof/>
          <w:szCs w:val="24"/>
        </w:rPr>
        <w:t>et al.</w:t>
      </w:r>
      <w:r w:rsidRPr="006B7DC7">
        <w:rPr>
          <w:rFonts w:ascii="Calibri" w:hAnsi="Calibri" w:cs="Calibri"/>
          <w:noProof/>
          <w:szCs w:val="24"/>
        </w:rPr>
        <w:t xml:space="preserve"> (2019) ‘FactSheets: Increasing trust in AI services through supplier’s declarations of conformity’, </w:t>
      </w:r>
      <w:r w:rsidRPr="006B7DC7">
        <w:rPr>
          <w:rFonts w:ascii="Calibri" w:hAnsi="Calibri" w:cs="Calibri"/>
          <w:i/>
          <w:iCs/>
          <w:noProof/>
          <w:szCs w:val="24"/>
        </w:rPr>
        <w:t>IBM Journal of Research and Development</w:t>
      </w:r>
      <w:r w:rsidRPr="006B7DC7">
        <w:rPr>
          <w:rFonts w:ascii="Calibri" w:hAnsi="Calibri" w:cs="Calibri"/>
          <w:noProof/>
          <w:szCs w:val="24"/>
        </w:rPr>
        <w:t>, 63(4–5). doi: 10.1147/JRD.2019.2942288.</w:t>
      </w:r>
    </w:p>
    <w:p w14:paraId="385E6556"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Bakken, S., Cimino, J. J. and Hripcsak, G. (2004) ‘Promoting patient safety and enabling evidence-based practice through informatics.’, </w:t>
      </w:r>
      <w:r w:rsidRPr="006B7DC7">
        <w:rPr>
          <w:rFonts w:ascii="Calibri" w:hAnsi="Calibri" w:cs="Calibri"/>
          <w:i/>
          <w:iCs/>
          <w:noProof/>
          <w:szCs w:val="24"/>
        </w:rPr>
        <w:t>Medical care</w:t>
      </w:r>
      <w:r w:rsidRPr="006B7DC7">
        <w:rPr>
          <w:rFonts w:ascii="Calibri" w:hAnsi="Calibri" w:cs="Calibri"/>
          <w:noProof/>
          <w:szCs w:val="24"/>
        </w:rPr>
        <w:t>, 42(2 Suppl), pp. 49–56. doi: 10.1097/01.mlr.0000109125.00113.f4.</w:t>
      </w:r>
    </w:p>
    <w:p w14:paraId="18626697"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Banerjee, A. (2019) ‘Digital health interventions and inequalities: The case for a new paradigm’, </w:t>
      </w:r>
      <w:r w:rsidRPr="006B7DC7">
        <w:rPr>
          <w:rFonts w:ascii="Calibri" w:hAnsi="Calibri" w:cs="Calibri"/>
          <w:i/>
          <w:iCs/>
          <w:noProof/>
          <w:szCs w:val="24"/>
        </w:rPr>
        <w:t>BMJ Evidence-Based Medicine</w:t>
      </w:r>
      <w:r w:rsidRPr="006B7DC7">
        <w:rPr>
          <w:rFonts w:ascii="Calibri" w:hAnsi="Calibri" w:cs="Calibri"/>
          <w:noProof/>
          <w:szCs w:val="24"/>
        </w:rPr>
        <w:t>, 2, pp. 2–5. doi: 10.1136/bmjebm-2019-111282.</w:t>
      </w:r>
    </w:p>
    <w:p w14:paraId="12067A3D"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Beam, A. L. and Kohane, I. S. (2018) ‘Big Data and Machine Learning in Health Care’, </w:t>
      </w:r>
      <w:r w:rsidRPr="006B7DC7">
        <w:rPr>
          <w:rFonts w:ascii="Calibri" w:hAnsi="Calibri" w:cs="Calibri"/>
          <w:i/>
          <w:iCs/>
          <w:noProof/>
          <w:szCs w:val="24"/>
        </w:rPr>
        <w:t>JAMA</w:t>
      </w:r>
      <w:r w:rsidRPr="006B7DC7">
        <w:rPr>
          <w:rFonts w:ascii="Calibri" w:hAnsi="Calibri" w:cs="Calibri"/>
          <w:noProof/>
          <w:szCs w:val="24"/>
        </w:rPr>
        <w:t>, 319(13), pp. 1317–1318. doi: 10.1001/jama.2017.18391.</w:t>
      </w:r>
    </w:p>
    <w:p w14:paraId="1D8C1F4C"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Begun, J. W., Zimmerman, B. and Dooley, K. (2003) ‘Health Care Organizations as Complex Adaptive Systems’, in Mick, S. M. and Wyttenbach, M. (eds) </w:t>
      </w:r>
      <w:r w:rsidRPr="006B7DC7">
        <w:rPr>
          <w:rFonts w:ascii="Calibri" w:hAnsi="Calibri" w:cs="Calibri"/>
          <w:i/>
          <w:iCs/>
          <w:noProof/>
          <w:szCs w:val="24"/>
        </w:rPr>
        <w:t>Advances in Health Care Organization Theory</w:t>
      </w:r>
      <w:r w:rsidRPr="006B7DC7">
        <w:rPr>
          <w:rFonts w:ascii="Calibri" w:hAnsi="Calibri" w:cs="Calibri"/>
          <w:noProof/>
          <w:szCs w:val="24"/>
        </w:rPr>
        <w:t>. 1st edn. San Francisco, CA: Jossey-Bass, pp. 253–288.</w:t>
      </w:r>
    </w:p>
    <w:p w14:paraId="239975BC"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Benbya, H. </w:t>
      </w:r>
      <w:r w:rsidRPr="006B7DC7">
        <w:rPr>
          <w:rFonts w:ascii="Calibri" w:hAnsi="Calibri" w:cs="Calibri"/>
          <w:i/>
          <w:iCs/>
          <w:noProof/>
          <w:szCs w:val="24"/>
        </w:rPr>
        <w:t>et al.</w:t>
      </w:r>
      <w:r w:rsidRPr="006B7DC7">
        <w:rPr>
          <w:rFonts w:ascii="Calibri" w:hAnsi="Calibri" w:cs="Calibri"/>
          <w:noProof/>
          <w:szCs w:val="24"/>
        </w:rPr>
        <w:t xml:space="preserve"> (2020) ‘Complexity and Information Systems Research in the Emerging Digital World’, </w:t>
      </w:r>
      <w:r w:rsidRPr="006B7DC7">
        <w:rPr>
          <w:rFonts w:ascii="Calibri" w:hAnsi="Calibri" w:cs="Calibri"/>
          <w:i/>
          <w:iCs/>
          <w:noProof/>
          <w:szCs w:val="24"/>
        </w:rPr>
        <w:t>Management Information Systems Quarterly</w:t>
      </w:r>
      <w:r w:rsidRPr="006B7DC7">
        <w:rPr>
          <w:rFonts w:ascii="Calibri" w:hAnsi="Calibri" w:cs="Calibri"/>
          <w:noProof/>
          <w:szCs w:val="24"/>
        </w:rPr>
        <w:t>, 44(1), p. 1.</w:t>
      </w:r>
    </w:p>
    <w:p w14:paraId="51467FF1"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Bishop, P. and Bloomfield, R. (2000) ‘A Methodology for Safety Case Development’, </w:t>
      </w:r>
      <w:r w:rsidRPr="006B7DC7">
        <w:rPr>
          <w:rFonts w:ascii="Calibri" w:hAnsi="Calibri" w:cs="Calibri"/>
          <w:i/>
          <w:iCs/>
          <w:noProof/>
          <w:szCs w:val="24"/>
        </w:rPr>
        <w:t>Safety and Reliability</w:t>
      </w:r>
      <w:r w:rsidRPr="006B7DC7">
        <w:rPr>
          <w:rFonts w:ascii="Calibri" w:hAnsi="Calibri" w:cs="Calibri"/>
          <w:noProof/>
          <w:szCs w:val="24"/>
        </w:rPr>
        <w:t>, 20(1), pp. 34–42. doi: 10.1080/09617353.2000.11690698.</w:t>
      </w:r>
    </w:p>
    <w:p w14:paraId="18A727CE"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Calnan, M. and Rowe, R. (2006) ‘Researching trust relations in health care: Conceptual and methodological challenges – an introduction’, </w:t>
      </w:r>
      <w:r w:rsidRPr="006B7DC7">
        <w:rPr>
          <w:rFonts w:ascii="Calibri" w:hAnsi="Calibri" w:cs="Calibri"/>
          <w:i/>
          <w:iCs/>
          <w:noProof/>
          <w:szCs w:val="24"/>
        </w:rPr>
        <w:t>Journal of Health Organization and Management</w:t>
      </w:r>
      <w:r w:rsidRPr="006B7DC7">
        <w:rPr>
          <w:rFonts w:ascii="Calibri" w:hAnsi="Calibri" w:cs="Calibri"/>
          <w:noProof/>
          <w:szCs w:val="24"/>
        </w:rPr>
        <w:t>, 20(5), pp. 349–358. doi: 10.1108/14777260610701759.</w:t>
      </w:r>
    </w:p>
    <w:p w14:paraId="5FAEC8D9"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Carayon, P. </w:t>
      </w:r>
      <w:r w:rsidRPr="006B7DC7">
        <w:rPr>
          <w:rFonts w:ascii="Calibri" w:hAnsi="Calibri" w:cs="Calibri"/>
          <w:i/>
          <w:iCs/>
          <w:noProof/>
          <w:szCs w:val="24"/>
        </w:rPr>
        <w:t>et al.</w:t>
      </w:r>
      <w:r w:rsidRPr="006B7DC7">
        <w:rPr>
          <w:rFonts w:ascii="Calibri" w:hAnsi="Calibri" w:cs="Calibri"/>
          <w:noProof/>
          <w:szCs w:val="24"/>
        </w:rPr>
        <w:t xml:space="preserve"> (2015) ‘Advancing a sociotechnical systems approach to workplace safety-developing the conceptual framework’, </w:t>
      </w:r>
      <w:r w:rsidRPr="006B7DC7">
        <w:rPr>
          <w:rFonts w:ascii="Calibri" w:hAnsi="Calibri" w:cs="Calibri"/>
          <w:i/>
          <w:iCs/>
          <w:noProof/>
          <w:szCs w:val="24"/>
        </w:rPr>
        <w:t>Ergonomics</w:t>
      </w:r>
      <w:r w:rsidRPr="006B7DC7">
        <w:rPr>
          <w:rFonts w:ascii="Calibri" w:hAnsi="Calibri" w:cs="Calibri"/>
          <w:noProof/>
          <w:szCs w:val="24"/>
        </w:rPr>
        <w:t>. 2015/04/03, 58(4), pp. 548–564. doi: 10.1080/00140139.2015.1015623.</w:t>
      </w:r>
    </w:p>
    <w:p w14:paraId="4F5C23D1"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Challen, R. </w:t>
      </w:r>
      <w:r w:rsidRPr="006B7DC7">
        <w:rPr>
          <w:rFonts w:ascii="Calibri" w:hAnsi="Calibri" w:cs="Calibri"/>
          <w:i/>
          <w:iCs/>
          <w:noProof/>
          <w:szCs w:val="24"/>
        </w:rPr>
        <w:t>et al.</w:t>
      </w:r>
      <w:r w:rsidRPr="006B7DC7">
        <w:rPr>
          <w:rFonts w:ascii="Calibri" w:hAnsi="Calibri" w:cs="Calibri"/>
          <w:noProof/>
          <w:szCs w:val="24"/>
        </w:rPr>
        <w:t xml:space="preserve"> (2019) ‘Artificial intelligence, bias and clinical safety’, </w:t>
      </w:r>
      <w:r w:rsidRPr="006B7DC7">
        <w:rPr>
          <w:rFonts w:ascii="Calibri" w:hAnsi="Calibri" w:cs="Calibri"/>
          <w:i/>
          <w:iCs/>
          <w:noProof/>
          <w:szCs w:val="24"/>
        </w:rPr>
        <w:t>BMJ Quality and Safety</w:t>
      </w:r>
      <w:r w:rsidRPr="006B7DC7">
        <w:rPr>
          <w:rFonts w:ascii="Calibri" w:hAnsi="Calibri" w:cs="Calibri"/>
          <w:noProof/>
          <w:szCs w:val="24"/>
        </w:rPr>
        <w:t>, 28(3), pp. 231–237. doi: 10.1136/bmjqs-2018-008370.</w:t>
      </w:r>
    </w:p>
    <w:p w14:paraId="1CD6F3DA"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Classen, D. (2003) ‘Medication Safety: Moving from illusion to reality’, </w:t>
      </w:r>
      <w:r w:rsidRPr="006B7DC7">
        <w:rPr>
          <w:rFonts w:ascii="Calibri" w:hAnsi="Calibri" w:cs="Calibri"/>
          <w:i/>
          <w:iCs/>
          <w:noProof/>
          <w:szCs w:val="24"/>
        </w:rPr>
        <w:t>JAMA</w:t>
      </w:r>
      <w:r w:rsidRPr="006B7DC7">
        <w:rPr>
          <w:rFonts w:ascii="Calibri" w:hAnsi="Calibri" w:cs="Calibri"/>
          <w:noProof/>
          <w:szCs w:val="24"/>
        </w:rPr>
        <w:t>, 289(9), pp. 1154–1156.</w:t>
      </w:r>
    </w:p>
    <w:p w14:paraId="7D55AD63"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Cook, R. and Rasmussen, J. (2005) ‘“Going solid”: A model of system dynamics and consequences for patient safety’, </w:t>
      </w:r>
      <w:r w:rsidRPr="006B7DC7">
        <w:rPr>
          <w:rFonts w:ascii="Calibri" w:hAnsi="Calibri" w:cs="Calibri"/>
          <w:i/>
          <w:iCs/>
          <w:noProof/>
          <w:szCs w:val="24"/>
        </w:rPr>
        <w:t>Quality and Safety in Health Care</w:t>
      </w:r>
      <w:r w:rsidRPr="006B7DC7">
        <w:rPr>
          <w:rFonts w:ascii="Calibri" w:hAnsi="Calibri" w:cs="Calibri"/>
          <w:noProof/>
          <w:szCs w:val="24"/>
        </w:rPr>
        <w:t>, 14(2), pp. 130–134. doi: 10.1136/qshc.2003.009530.</w:t>
      </w:r>
    </w:p>
    <w:p w14:paraId="5AE99BD6"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Denney, E., Pai, G. and Habli, I. (2015) ‘Dynamic Safety Cases for Through-Life Safety Assurance’, </w:t>
      </w:r>
      <w:r w:rsidRPr="006B7DC7">
        <w:rPr>
          <w:rFonts w:ascii="Calibri" w:hAnsi="Calibri" w:cs="Calibri"/>
          <w:i/>
          <w:iCs/>
          <w:noProof/>
          <w:szCs w:val="24"/>
        </w:rPr>
        <w:t>Proceedings - International Conference on Software Engineering</w:t>
      </w:r>
      <w:r w:rsidRPr="006B7DC7">
        <w:rPr>
          <w:rFonts w:ascii="Calibri" w:hAnsi="Calibri" w:cs="Calibri"/>
          <w:noProof/>
          <w:szCs w:val="24"/>
        </w:rPr>
        <w:t>. IEEE, 2(2), pp. 587–590. doi: 10.1109/ICSE.2015.199.</w:t>
      </w:r>
    </w:p>
    <w:p w14:paraId="4F0C37BC"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Despotou, G. </w:t>
      </w:r>
      <w:r w:rsidRPr="006B7DC7">
        <w:rPr>
          <w:rFonts w:ascii="Calibri" w:hAnsi="Calibri" w:cs="Calibri"/>
          <w:i/>
          <w:iCs/>
          <w:noProof/>
          <w:szCs w:val="24"/>
        </w:rPr>
        <w:t>et al.</w:t>
      </w:r>
      <w:r w:rsidRPr="006B7DC7">
        <w:rPr>
          <w:rFonts w:ascii="Calibri" w:hAnsi="Calibri" w:cs="Calibri"/>
          <w:noProof/>
          <w:szCs w:val="24"/>
        </w:rPr>
        <w:t xml:space="preserve"> (2012) ‘Introducing safety cases for health IT’, </w:t>
      </w:r>
      <w:r w:rsidRPr="006B7DC7">
        <w:rPr>
          <w:rFonts w:ascii="Calibri" w:hAnsi="Calibri" w:cs="Calibri"/>
          <w:i/>
          <w:iCs/>
          <w:noProof/>
          <w:szCs w:val="24"/>
        </w:rPr>
        <w:t>2012 4th International Workshop on Software Engineering in Health Care, SEHC 2012 - Proceedings</w:t>
      </w:r>
      <w:r w:rsidRPr="006B7DC7">
        <w:rPr>
          <w:rFonts w:ascii="Calibri" w:hAnsi="Calibri" w:cs="Calibri"/>
          <w:noProof/>
          <w:szCs w:val="24"/>
        </w:rPr>
        <w:t>, pp. 44–50. doi: 10.1109/SEHC.2012.6227010.</w:t>
      </w:r>
    </w:p>
    <w:p w14:paraId="22C2FCB8"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Díaz, M., Martín, C. and Rubio, B. (2016) ‘State-of-the-art, challenges, and open issues in the integration of Internet of things and cloud computing’, </w:t>
      </w:r>
      <w:r w:rsidRPr="006B7DC7">
        <w:rPr>
          <w:rFonts w:ascii="Calibri" w:hAnsi="Calibri" w:cs="Calibri"/>
          <w:i/>
          <w:iCs/>
          <w:noProof/>
          <w:szCs w:val="24"/>
        </w:rPr>
        <w:t>Journal of Network and Computer Applications</w:t>
      </w:r>
      <w:r w:rsidRPr="006B7DC7">
        <w:rPr>
          <w:rFonts w:ascii="Calibri" w:hAnsi="Calibri" w:cs="Calibri"/>
          <w:noProof/>
          <w:szCs w:val="24"/>
        </w:rPr>
        <w:t>. Elsevier, 67, pp. 99–117. doi: 10.1016/j.jnca.2016.01.010.</w:t>
      </w:r>
    </w:p>
    <w:p w14:paraId="2D65D505"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Farahani, B. </w:t>
      </w:r>
      <w:r w:rsidRPr="006B7DC7">
        <w:rPr>
          <w:rFonts w:ascii="Calibri" w:hAnsi="Calibri" w:cs="Calibri"/>
          <w:i/>
          <w:iCs/>
          <w:noProof/>
          <w:szCs w:val="24"/>
        </w:rPr>
        <w:t>et al.</w:t>
      </w:r>
      <w:r w:rsidRPr="006B7DC7">
        <w:rPr>
          <w:rFonts w:ascii="Calibri" w:hAnsi="Calibri" w:cs="Calibri"/>
          <w:noProof/>
          <w:szCs w:val="24"/>
        </w:rPr>
        <w:t xml:space="preserve"> (2018) ‘Towards fog-driven IoT eHealth: Promises and challenges of IoT in medicine and healthcare’, </w:t>
      </w:r>
      <w:r w:rsidRPr="006B7DC7">
        <w:rPr>
          <w:rFonts w:ascii="Calibri" w:hAnsi="Calibri" w:cs="Calibri"/>
          <w:i/>
          <w:iCs/>
          <w:noProof/>
          <w:szCs w:val="24"/>
        </w:rPr>
        <w:t>Future Generation Computer Systems</w:t>
      </w:r>
      <w:r w:rsidRPr="006B7DC7">
        <w:rPr>
          <w:rFonts w:ascii="Calibri" w:hAnsi="Calibri" w:cs="Calibri"/>
          <w:noProof/>
          <w:szCs w:val="24"/>
        </w:rPr>
        <w:t>, 78, pp. 659–676. doi: 10.1016/j.future.2017.04.036.</w:t>
      </w:r>
    </w:p>
    <w:p w14:paraId="36A9E0CE"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Flood, M. and Habli, I. (2011) ‘Multi-view safety cases’, </w:t>
      </w:r>
      <w:r w:rsidRPr="006B7DC7">
        <w:rPr>
          <w:rFonts w:ascii="Calibri" w:hAnsi="Calibri" w:cs="Calibri"/>
          <w:i/>
          <w:iCs/>
          <w:noProof/>
          <w:szCs w:val="24"/>
        </w:rPr>
        <w:t>IET Conference Publications</w:t>
      </w:r>
      <w:r w:rsidRPr="006B7DC7">
        <w:rPr>
          <w:rFonts w:ascii="Calibri" w:hAnsi="Calibri" w:cs="Calibri"/>
          <w:noProof/>
          <w:szCs w:val="24"/>
        </w:rPr>
        <w:t>, 2011(578 CP), pp. 1–6. doi: 10.1049/cp.2011.0260.</w:t>
      </w:r>
    </w:p>
    <w:p w14:paraId="2E221D52"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Gammack, J., Hobbs, V. and Pigott, D. (2011) </w:t>
      </w:r>
      <w:r w:rsidRPr="006B7DC7">
        <w:rPr>
          <w:rFonts w:ascii="Calibri" w:hAnsi="Calibri" w:cs="Calibri"/>
          <w:i/>
          <w:iCs/>
          <w:noProof/>
          <w:szCs w:val="24"/>
        </w:rPr>
        <w:t>The Book of Informatics</w:t>
      </w:r>
      <w:r w:rsidRPr="006B7DC7">
        <w:rPr>
          <w:rFonts w:ascii="Calibri" w:hAnsi="Calibri" w:cs="Calibri"/>
          <w:noProof/>
          <w:szCs w:val="24"/>
        </w:rPr>
        <w:t>. Cengage Learning.</w:t>
      </w:r>
    </w:p>
    <w:p w14:paraId="6DCBAE80"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Gann, B. (2019) ‘Transforming lives: Combating digital health inequality’, </w:t>
      </w:r>
      <w:r w:rsidRPr="006B7DC7">
        <w:rPr>
          <w:rFonts w:ascii="Calibri" w:hAnsi="Calibri" w:cs="Calibri"/>
          <w:i/>
          <w:iCs/>
          <w:noProof/>
          <w:szCs w:val="24"/>
        </w:rPr>
        <w:t>IFLA Journal</w:t>
      </w:r>
      <w:r w:rsidRPr="006B7DC7">
        <w:rPr>
          <w:rFonts w:ascii="Calibri" w:hAnsi="Calibri" w:cs="Calibri"/>
          <w:noProof/>
          <w:szCs w:val="24"/>
        </w:rPr>
        <w:t>, 45(3), pp. 187–198. doi: 10.1177/0340035219845013.</w:t>
      </w:r>
    </w:p>
    <w:p w14:paraId="39F24AED"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Gardner, J. and Warren, N. (2019) ‘Learning from deep brain stimulation: the fallacy of techno-solutionism and the need for “regimes of care”’, </w:t>
      </w:r>
      <w:r w:rsidRPr="006B7DC7">
        <w:rPr>
          <w:rFonts w:ascii="Calibri" w:hAnsi="Calibri" w:cs="Calibri"/>
          <w:i/>
          <w:iCs/>
          <w:noProof/>
          <w:szCs w:val="24"/>
        </w:rPr>
        <w:t>Medicine, Health Care and Philosophy</w:t>
      </w:r>
      <w:r w:rsidRPr="006B7DC7">
        <w:rPr>
          <w:rFonts w:ascii="Calibri" w:hAnsi="Calibri" w:cs="Calibri"/>
          <w:noProof/>
          <w:szCs w:val="24"/>
        </w:rPr>
        <w:t>. Springer Netherlands, 22(3), pp. 363–374. doi: 10.1007/s11019-018-9858-6.</w:t>
      </w:r>
    </w:p>
    <w:p w14:paraId="1F314BA1"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Glikson, E. and Woolley, A. W. (2020) ‘Human Trust in Artificial Intelligence: Review of Empirical Research’, </w:t>
      </w:r>
      <w:r w:rsidRPr="006B7DC7">
        <w:rPr>
          <w:rFonts w:ascii="Calibri" w:hAnsi="Calibri" w:cs="Calibri"/>
          <w:i/>
          <w:iCs/>
          <w:noProof/>
          <w:szCs w:val="24"/>
        </w:rPr>
        <w:t>Academy of Management Annals</w:t>
      </w:r>
      <w:r w:rsidRPr="006B7DC7">
        <w:rPr>
          <w:rFonts w:ascii="Calibri" w:hAnsi="Calibri" w:cs="Calibri"/>
          <w:noProof/>
          <w:szCs w:val="24"/>
        </w:rPr>
        <w:t>. doi: 10.5465/annals.2018.0057.</w:t>
      </w:r>
    </w:p>
    <w:p w14:paraId="412F17AF"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Gómez-González, E. </w:t>
      </w:r>
      <w:r w:rsidRPr="006B7DC7">
        <w:rPr>
          <w:rFonts w:ascii="Calibri" w:hAnsi="Calibri" w:cs="Calibri"/>
          <w:i/>
          <w:iCs/>
          <w:noProof/>
          <w:szCs w:val="24"/>
        </w:rPr>
        <w:t>et al.</w:t>
      </w:r>
      <w:r w:rsidRPr="006B7DC7">
        <w:rPr>
          <w:rFonts w:ascii="Calibri" w:hAnsi="Calibri" w:cs="Calibri"/>
          <w:noProof/>
          <w:szCs w:val="24"/>
        </w:rPr>
        <w:t xml:space="preserve"> (2020) ‘Artificial intelligence in medicine and healthcare: a review and classification of current and near-future applications and their ethical and social Impact’, </w:t>
      </w:r>
      <w:r w:rsidRPr="006B7DC7">
        <w:rPr>
          <w:rFonts w:ascii="Calibri" w:hAnsi="Calibri" w:cs="Calibri"/>
          <w:i/>
          <w:iCs/>
          <w:noProof/>
          <w:szCs w:val="24"/>
        </w:rPr>
        <w:t>arXiv</w:t>
      </w:r>
      <w:r w:rsidRPr="006B7DC7">
        <w:rPr>
          <w:rFonts w:ascii="Calibri" w:hAnsi="Calibri" w:cs="Calibri"/>
          <w:noProof/>
          <w:szCs w:val="24"/>
        </w:rPr>
        <w:t>. Available at: http://arxiv.org/abs/2001.09778.</w:t>
      </w:r>
    </w:p>
    <w:p w14:paraId="46AC7741"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Habli, I. </w:t>
      </w:r>
      <w:r w:rsidRPr="006B7DC7">
        <w:rPr>
          <w:rFonts w:ascii="Calibri" w:hAnsi="Calibri" w:cs="Calibri"/>
          <w:i/>
          <w:iCs/>
          <w:noProof/>
          <w:szCs w:val="24"/>
        </w:rPr>
        <w:t>et al.</w:t>
      </w:r>
      <w:r w:rsidRPr="006B7DC7">
        <w:rPr>
          <w:rFonts w:ascii="Calibri" w:hAnsi="Calibri" w:cs="Calibri"/>
          <w:noProof/>
          <w:szCs w:val="24"/>
        </w:rPr>
        <w:t xml:space="preserve"> (2018) ‘What is the safety case for health IT? A study of assurance practices in England’, </w:t>
      </w:r>
      <w:r w:rsidRPr="006B7DC7">
        <w:rPr>
          <w:rFonts w:ascii="Calibri" w:hAnsi="Calibri" w:cs="Calibri"/>
          <w:i/>
          <w:iCs/>
          <w:noProof/>
          <w:szCs w:val="24"/>
        </w:rPr>
        <w:t>Safety Science</w:t>
      </w:r>
      <w:r w:rsidRPr="006B7DC7">
        <w:rPr>
          <w:rFonts w:ascii="Calibri" w:hAnsi="Calibri" w:cs="Calibri"/>
          <w:noProof/>
          <w:szCs w:val="24"/>
        </w:rPr>
        <w:t>. Elsevier, 110, pp. 324–335. doi: 10.1016/j.ssci.2018.09.001.</w:t>
      </w:r>
    </w:p>
    <w:p w14:paraId="6167DAEB"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Haimes, Y. Y. (2009a) ‘On the Complex Definition of Risk: A Systems-Based Approach’, </w:t>
      </w:r>
      <w:r w:rsidRPr="006B7DC7">
        <w:rPr>
          <w:rFonts w:ascii="Calibri" w:hAnsi="Calibri" w:cs="Calibri"/>
          <w:i/>
          <w:iCs/>
          <w:noProof/>
          <w:szCs w:val="24"/>
        </w:rPr>
        <w:t>Risk Analysis</w:t>
      </w:r>
      <w:r w:rsidRPr="006B7DC7">
        <w:rPr>
          <w:rFonts w:ascii="Calibri" w:hAnsi="Calibri" w:cs="Calibri"/>
          <w:noProof/>
          <w:szCs w:val="24"/>
        </w:rPr>
        <w:t>, 29(12). doi: 10.1111/j.1539-6924.2009.01310.x.</w:t>
      </w:r>
    </w:p>
    <w:p w14:paraId="68464F32"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Haimes, Y. Y. (2009b) ‘On the Definition of Resilience in Systems’, </w:t>
      </w:r>
      <w:r w:rsidRPr="006B7DC7">
        <w:rPr>
          <w:rFonts w:ascii="Calibri" w:hAnsi="Calibri" w:cs="Calibri"/>
          <w:i/>
          <w:iCs/>
          <w:noProof/>
          <w:szCs w:val="24"/>
        </w:rPr>
        <w:t>Risk Analysis</w:t>
      </w:r>
      <w:r w:rsidRPr="006B7DC7">
        <w:rPr>
          <w:rFonts w:ascii="Calibri" w:hAnsi="Calibri" w:cs="Calibri"/>
          <w:noProof/>
          <w:szCs w:val="24"/>
        </w:rPr>
        <w:t>, 29(4), pp. 498–501. doi: 10.1111/j.1539-6924.2009.01216.x.</w:t>
      </w:r>
    </w:p>
    <w:p w14:paraId="6C592B98"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Hansen, D. P., Pang, C. and Maeder, A. (2007) ‘HDI: Integrating health data and tools’, </w:t>
      </w:r>
      <w:r w:rsidRPr="006B7DC7">
        <w:rPr>
          <w:rFonts w:ascii="Calibri" w:hAnsi="Calibri" w:cs="Calibri"/>
          <w:i/>
          <w:iCs/>
          <w:noProof/>
          <w:szCs w:val="24"/>
        </w:rPr>
        <w:t>Soft Computing</w:t>
      </w:r>
      <w:r w:rsidRPr="006B7DC7">
        <w:rPr>
          <w:rFonts w:ascii="Calibri" w:hAnsi="Calibri" w:cs="Calibri"/>
          <w:noProof/>
          <w:szCs w:val="24"/>
        </w:rPr>
        <w:t>, 11(4), pp. 361–367. doi: 10.1007/s00500-006-0090-6.</w:t>
      </w:r>
    </w:p>
    <w:p w14:paraId="33EA5EC8"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Harris, P. and Middleton, W. (1994) ‘The illusion of control and optimism about health: On being less at risk but no more in control than others’, </w:t>
      </w:r>
      <w:r w:rsidRPr="006B7DC7">
        <w:rPr>
          <w:rFonts w:ascii="Calibri" w:hAnsi="Calibri" w:cs="Calibri"/>
          <w:i/>
          <w:iCs/>
          <w:noProof/>
          <w:szCs w:val="24"/>
        </w:rPr>
        <w:t>British Journal of Social Psychology</w:t>
      </w:r>
      <w:r w:rsidRPr="006B7DC7">
        <w:rPr>
          <w:rFonts w:ascii="Calibri" w:hAnsi="Calibri" w:cs="Calibri"/>
          <w:noProof/>
          <w:szCs w:val="24"/>
        </w:rPr>
        <w:t>, 33, pp. 369–386.</w:t>
      </w:r>
    </w:p>
    <w:p w14:paraId="4142DC2C"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Heeks, R. (2006) ‘Health information systems: Failure, success and improvisation’, </w:t>
      </w:r>
      <w:r w:rsidRPr="006B7DC7">
        <w:rPr>
          <w:rFonts w:ascii="Calibri" w:hAnsi="Calibri" w:cs="Calibri"/>
          <w:i/>
          <w:iCs/>
          <w:noProof/>
          <w:szCs w:val="24"/>
        </w:rPr>
        <w:t>International Journal of Medical Informatics</w:t>
      </w:r>
      <w:r w:rsidRPr="006B7DC7">
        <w:rPr>
          <w:rFonts w:ascii="Calibri" w:hAnsi="Calibri" w:cs="Calibri"/>
          <w:noProof/>
          <w:szCs w:val="24"/>
        </w:rPr>
        <w:t>, 75(2), pp. 125–137. doi: 10.1016/j.ijmedinf.2005.07.024.</w:t>
      </w:r>
    </w:p>
    <w:p w14:paraId="3D0562B2"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Hilborn, R. C. (2004) ‘Sea gulls, butterflies, and grasshoppers: A brief history of the butterfly effect in nonlinear dynamics’, </w:t>
      </w:r>
      <w:r w:rsidRPr="006B7DC7">
        <w:rPr>
          <w:rFonts w:ascii="Calibri" w:hAnsi="Calibri" w:cs="Calibri"/>
          <w:i/>
          <w:iCs/>
          <w:noProof/>
          <w:szCs w:val="24"/>
        </w:rPr>
        <w:t>American Journal of Physics</w:t>
      </w:r>
      <w:r w:rsidRPr="006B7DC7">
        <w:rPr>
          <w:rFonts w:ascii="Calibri" w:hAnsi="Calibri" w:cs="Calibri"/>
          <w:noProof/>
          <w:szCs w:val="24"/>
        </w:rPr>
        <w:t>, 72(4), pp. 425–427. doi: 10.1119/1.1636492.</w:t>
      </w:r>
    </w:p>
    <w:p w14:paraId="12A810EC"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Hirst, A. </w:t>
      </w:r>
      <w:r w:rsidRPr="006B7DC7">
        <w:rPr>
          <w:rFonts w:ascii="Calibri" w:hAnsi="Calibri" w:cs="Calibri"/>
          <w:i/>
          <w:iCs/>
          <w:noProof/>
          <w:szCs w:val="24"/>
        </w:rPr>
        <w:t>et al.</w:t>
      </w:r>
      <w:r w:rsidRPr="006B7DC7">
        <w:rPr>
          <w:rFonts w:ascii="Calibri" w:hAnsi="Calibri" w:cs="Calibri"/>
          <w:noProof/>
          <w:szCs w:val="24"/>
        </w:rPr>
        <w:t xml:space="preserve"> (2019) ‘No Surgical Innovation Without Evaluation: Evolution and Further Development of the IDEAL Framework and Recommendations’, </w:t>
      </w:r>
      <w:r w:rsidRPr="006B7DC7">
        <w:rPr>
          <w:rFonts w:ascii="Calibri" w:hAnsi="Calibri" w:cs="Calibri"/>
          <w:i/>
          <w:iCs/>
          <w:noProof/>
          <w:szCs w:val="24"/>
        </w:rPr>
        <w:t>Annals of surgery</w:t>
      </w:r>
      <w:r w:rsidRPr="006B7DC7">
        <w:rPr>
          <w:rFonts w:ascii="Calibri" w:hAnsi="Calibri" w:cs="Calibri"/>
          <w:noProof/>
          <w:szCs w:val="24"/>
        </w:rPr>
        <w:t>, 269(2), pp. 211–220. doi: 10.1097/SLA.0000000000002794.</w:t>
      </w:r>
    </w:p>
    <w:p w14:paraId="549DE16F"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Holden, R. J. </w:t>
      </w:r>
      <w:r w:rsidRPr="006B7DC7">
        <w:rPr>
          <w:rFonts w:ascii="Calibri" w:hAnsi="Calibri" w:cs="Calibri"/>
          <w:i/>
          <w:iCs/>
          <w:noProof/>
          <w:szCs w:val="24"/>
        </w:rPr>
        <w:t>et al.</w:t>
      </w:r>
      <w:r w:rsidRPr="006B7DC7">
        <w:rPr>
          <w:rFonts w:ascii="Calibri" w:hAnsi="Calibri" w:cs="Calibri"/>
          <w:noProof/>
          <w:szCs w:val="24"/>
        </w:rPr>
        <w:t xml:space="preserve"> (2014) ‘SEIPS 2.0: A human factors framework for studying and improving the work of healthcare professionals and patients’, </w:t>
      </w:r>
      <w:r w:rsidRPr="006B7DC7">
        <w:rPr>
          <w:rFonts w:ascii="Calibri" w:hAnsi="Calibri" w:cs="Calibri"/>
          <w:i/>
          <w:iCs/>
          <w:noProof/>
          <w:szCs w:val="24"/>
        </w:rPr>
        <w:t>Ergonomics</w:t>
      </w:r>
      <w:r w:rsidRPr="006B7DC7">
        <w:rPr>
          <w:rFonts w:ascii="Calibri" w:hAnsi="Calibri" w:cs="Calibri"/>
          <w:noProof/>
          <w:szCs w:val="24"/>
        </w:rPr>
        <w:t>, 56(11), pp. 1–30. doi: 10.1080/00140139.2013.838643.SEIPS.</w:t>
      </w:r>
    </w:p>
    <w:p w14:paraId="47DE45E7"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Houta, S., Ameler, T. and Surges, R. (2019) ‘Use of HL7 FHIR to structure data in epilepsy self-management applications’, </w:t>
      </w:r>
      <w:r w:rsidRPr="006B7DC7">
        <w:rPr>
          <w:rFonts w:ascii="Calibri" w:hAnsi="Calibri" w:cs="Calibri"/>
          <w:i/>
          <w:iCs/>
          <w:noProof/>
          <w:szCs w:val="24"/>
        </w:rPr>
        <w:t>2019 International Conference on Wireless and Mobile Computing, Networking and Communications (WiMob)</w:t>
      </w:r>
      <w:r w:rsidRPr="006B7DC7">
        <w:rPr>
          <w:rFonts w:ascii="Calibri" w:hAnsi="Calibri" w:cs="Calibri"/>
          <w:noProof/>
          <w:szCs w:val="24"/>
        </w:rPr>
        <w:t>. IEEE, pp. 111–115.</w:t>
      </w:r>
    </w:p>
    <w:p w14:paraId="352C7BF2"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Huang, L. </w:t>
      </w:r>
      <w:r w:rsidRPr="006B7DC7">
        <w:rPr>
          <w:rFonts w:ascii="Calibri" w:hAnsi="Calibri" w:cs="Calibri"/>
          <w:i/>
          <w:iCs/>
          <w:noProof/>
          <w:szCs w:val="24"/>
        </w:rPr>
        <w:t>et al.</w:t>
      </w:r>
      <w:r w:rsidRPr="006B7DC7">
        <w:rPr>
          <w:rFonts w:ascii="Calibri" w:hAnsi="Calibri" w:cs="Calibri"/>
          <w:noProof/>
          <w:szCs w:val="24"/>
        </w:rPr>
        <w:t xml:space="preserve"> (2017) ‘A New Paradigm for Accident Investigation and Analysis in the Era of Big Data’, </w:t>
      </w:r>
      <w:r w:rsidRPr="006B7DC7">
        <w:rPr>
          <w:rFonts w:ascii="Calibri" w:hAnsi="Calibri" w:cs="Calibri"/>
          <w:i/>
          <w:iCs/>
          <w:noProof/>
          <w:szCs w:val="24"/>
        </w:rPr>
        <w:t>Process Safety Progress</w:t>
      </w:r>
      <w:r w:rsidRPr="006B7DC7">
        <w:rPr>
          <w:rFonts w:ascii="Calibri" w:hAnsi="Calibri" w:cs="Calibri"/>
          <w:noProof/>
          <w:szCs w:val="24"/>
        </w:rPr>
        <w:t>, 37(1), pp. 42–48. doi: 10.1002/prs.11898.</w:t>
      </w:r>
    </w:p>
    <w:p w14:paraId="069BC244"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IMIA WG7 (2018) </w:t>
      </w:r>
      <w:r w:rsidRPr="006B7DC7">
        <w:rPr>
          <w:rFonts w:ascii="Calibri" w:hAnsi="Calibri" w:cs="Calibri"/>
          <w:i/>
          <w:iCs/>
          <w:noProof/>
          <w:szCs w:val="24"/>
        </w:rPr>
        <w:t>WG7 - IMIA Working Group on Health Informatics for Patient Safety</w:t>
      </w:r>
      <w:r w:rsidRPr="006B7DC7">
        <w:rPr>
          <w:rFonts w:ascii="Calibri" w:hAnsi="Calibri" w:cs="Calibri"/>
          <w:noProof/>
          <w:szCs w:val="24"/>
        </w:rPr>
        <w:t>.</w:t>
      </w:r>
    </w:p>
    <w:p w14:paraId="20786BE5"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Jenkins, D. A. </w:t>
      </w:r>
      <w:r w:rsidRPr="006B7DC7">
        <w:rPr>
          <w:rFonts w:ascii="Calibri" w:hAnsi="Calibri" w:cs="Calibri"/>
          <w:i/>
          <w:iCs/>
          <w:noProof/>
          <w:szCs w:val="24"/>
        </w:rPr>
        <w:t>et al.</w:t>
      </w:r>
      <w:r w:rsidRPr="006B7DC7">
        <w:rPr>
          <w:rFonts w:ascii="Calibri" w:hAnsi="Calibri" w:cs="Calibri"/>
          <w:noProof/>
          <w:szCs w:val="24"/>
        </w:rPr>
        <w:t xml:space="preserve"> (2018) ‘Dynamic models to predict health outcomes: current status and methodological challenges’, </w:t>
      </w:r>
      <w:r w:rsidRPr="006B7DC7">
        <w:rPr>
          <w:rFonts w:ascii="Calibri" w:hAnsi="Calibri" w:cs="Calibri"/>
          <w:i/>
          <w:iCs/>
          <w:noProof/>
          <w:szCs w:val="24"/>
        </w:rPr>
        <w:t>Diagnostic and Prognostic Research</w:t>
      </w:r>
      <w:r w:rsidRPr="006B7DC7">
        <w:rPr>
          <w:rFonts w:ascii="Calibri" w:hAnsi="Calibri" w:cs="Calibri"/>
          <w:noProof/>
          <w:szCs w:val="24"/>
        </w:rPr>
        <w:t>. Diagnostic and Prognostic Research, 2(1), pp. 1–9. doi: 10.1186/s41512-018-0045-2.</w:t>
      </w:r>
    </w:p>
    <w:p w14:paraId="46CFE4B7"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Johnson, O. (2019) ‘General System Theory and the Use of Process Mining to Improve Care Pathways’, in Scott, P., de Keizer, N. F., and Georgiou, A. (eds) </w:t>
      </w:r>
      <w:r w:rsidRPr="006B7DC7">
        <w:rPr>
          <w:rFonts w:ascii="Calibri" w:hAnsi="Calibri" w:cs="Calibri"/>
          <w:i/>
          <w:iCs/>
          <w:noProof/>
          <w:szCs w:val="24"/>
        </w:rPr>
        <w:t>Applied Interdisciplinary Theory in Health Informatics: A Knowledge Base for Practitioners</w:t>
      </w:r>
      <w:r w:rsidRPr="006B7DC7">
        <w:rPr>
          <w:rFonts w:ascii="Calibri" w:hAnsi="Calibri" w:cs="Calibri"/>
          <w:noProof/>
          <w:szCs w:val="24"/>
        </w:rPr>
        <w:t>. IOS Press, pp. 11–22. doi: 10.3233/SHTI1263.</w:t>
      </w:r>
    </w:p>
    <w:p w14:paraId="308626FC"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Johnson, O. A. </w:t>
      </w:r>
      <w:r w:rsidRPr="006B7DC7">
        <w:rPr>
          <w:rFonts w:ascii="Calibri" w:hAnsi="Calibri" w:cs="Calibri"/>
          <w:i/>
          <w:iCs/>
          <w:noProof/>
          <w:szCs w:val="24"/>
        </w:rPr>
        <w:t>et al.</w:t>
      </w:r>
      <w:r w:rsidRPr="006B7DC7">
        <w:rPr>
          <w:rFonts w:ascii="Calibri" w:hAnsi="Calibri" w:cs="Calibri"/>
          <w:noProof/>
          <w:szCs w:val="24"/>
        </w:rPr>
        <w:t xml:space="preserve"> (2020) </w:t>
      </w:r>
      <w:r w:rsidRPr="006B7DC7">
        <w:rPr>
          <w:rFonts w:ascii="Calibri" w:hAnsi="Calibri" w:cs="Calibri"/>
          <w:i/>
          <w:iCs/>
          <w:noProof/>
          <w:szCs w:val="24"/>
        </w:rPr>
        <w:t>Theoretical and practical foundations of Safety Informatics: Workshop programme proposal</w:t>
      </w:r>
      <w:r w:rsidRPr="006B7DC7">
        <w:rPr>
          <w:rFonts w:ascii="Calibri" w:hAnsi="Calibri" w:cs="Calibri"/>
          <w:noProof/>
          <w:szCs w:val="24"/>
        </w:rPr>
        <w:t>. Available at: https://github.com/ciaranmci/TheoryDevWrkshop1 (Accessed: 14 May 2020).</w:t>
      </w:r>
    </w:p>
    <w:p w14:paraId="2592579B"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Kim, H. and Lee, T. H. (2018) ‘Strategic CSR Communication: A Moderating Role of Transparency in Trust Building’, </w:t>
      </w:r>
      <w:r w:rsidRPr="006B7DC7">
        <w:rPr>
          <w:rFonts w:ascii="Calibri" w:hAnsi="Calibri" w:cs="Calibri"/>
          <w:i/>
          <w:iCs/>
          <w:noProof/>
          <w:szCs w:val="24"/>
        </w:rPr>
        <w:t>International Journal of Strategic Communication</w:t>
      </w:r>
      <w:r w:rsidRPr="006B7DC7">
        <w:rPr>
          <w:rFonts w:ascii="Calibri" w:hAnsi="Calibri" w:cs="Calibri"/>
          <w:noProof/>
          <w:szCs w:val="24"/>
        </w:rPr>
        <w:t>. Routledge, 12(2), pp. 107–124. doi: 10.1080/1553118X.2018.1425692.</w:t>
      </w:r>
    </w:p>
    <w:p w14:paraId="7A37A8C7"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Kostkova, P. (2015) ‘Grand challenges in digital health’, </w:t>
      </w:r>
      <w:r w:rsidRPr="006B7DC7">
        <w:rPr>
          <w:rFonts w:ascii="Calibri" w:hAnsi="Calibri" w:cs="Calibri"/>
          <w:i/>
          <w:iCs/>
          <w:noProof/>
          <w:szCs w:val="24"/>
        </w:rPr>
        <w:t>Frontiers in Public Health</w:t>
      </w:r>
      <w:r w:rsidRPr="006B7DC7">
        <w:rPr>
          <w:rFonts w:ascii="Calibri" w:hAnsi="Calibri" w:cs="Calibri"/>
          <w:noProof/>
          <w:szCs w:val="24"/>
        </w:rPr>
        <w:t>, 3(134), pp. 1–5. doi: 10.3389/fpubh.2015.00134.</w:t>
      </w:r>
    </w:p>
    <w:p w14:paraId="4452C178"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Leveson, N. G. (1986) ‘Software Safety: Why, What, and How’, </w:t>
      </w:r>
      <w:r w:rsidRPr="006B7DC7">
        <w:rPr>
          <w:rFonts w:ascii="Calibri" w:hAnsi="Calibri" w:cs="Calibri"/>
          <w:i/>
          <w:iCs/>
          <w:noProof/>
          <w:szCs w:val="24"/>
        </w:rPr>
        <w:t>Computing Surveys</w:t>
      </w:r>
      <w:r w:rsidRPr="006B7DC7">
        <w:rPr>
          <w:rFonts w:ascii="Calibri" w:hAnsi="Calibri" w:cs="Calibri"/>
          <w:noProof/>
          <w:szCs w:val="24"/>
        </w:rPr>
        <w:t>, 18(2).</w:t>
      </w:r>
    </w:p>
    <w:p w14:paraId="35D4F714"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Lupton, D. (2017) </w:t>
      </w:r>
      <w:r w:rsidRPr="006B7DC7">
        <w:rPr>
          <w:rFonts w:ascii="Calibri" w:hAnsi="Calibri" w:cs="Calibri"/>
          <w:i/>
          <w:iCs/>
          <w:noProof/>
          <w:szCs w:val="24"/>
        </w:rPr>
        <w:t>Digital Health: Critical and Cross-Disciplinary Perspectives</w:t>
      </w:r>
      <w:r w:rsidRPr="006B7DC7">
        <w:rPr>
          <w:rFonts w:ascii="Calibri" w:hAnsi="Calibri" w:cs="Calibri"/>
          <w:noProof/>
          <w:szCs w:val="24"/>
        </w:rPr>
        <w:t>. Edited by K. Chamberlain and A. Lyons. Routledge. Available at: https://books.google.co.uk/books?hl=en&amp;lr=&amp;id=09srDwAAQBAJ&amp;oi=fnd&amp;pg=PT8&amp;dq=Novel+challenges+of+new+and+emerging+digital+health+technologies&amp;ots=5dgCyGehlJ&amp;sig=OTsQkQj_iHtz5W12G_z5aSUt8F4&amp;redir_esc=y#v=onepage&amp;q&amp;f=false.</w:t>
      </w:r>
    </w:p>
    <w:p w14:paraId="461795FA"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Macrae, C. (2019) ‘Governing the safety of artificial intelligence in healthcare’, </w:t>
      </w:r>
      <w:r w:rsidRPr="006B7DC7">
        <w:rPr>
          <w:rFonts w:ascii="Calibri" w:hAnsi="Calibri" w:cs="Calibri"/>
          <w:i/>
          <w:iCs/>
          <w:noProof/>
          <w:szCs w:val="24"/>
        </w:rPr>
        <w:t>BMJ Qual Saf</w:t>
      </w:r>
      <w:r w:rsidRPr="006B7DC7">
        <w:rPr>
          <w:rFonts w:ascii="Calibri" w:hAnsi="Calibri" w:cs="Calibri"/>
          <w:noProof/>
          <w:szCs w:val="24"/>
        </w:rPr>
        <w:t>, 28, pp. 495–498. doi: 10.1136/bmjqs-2019-009484.</w:t>
      </w:r>
    </w:p>
    <w:p w14:paraId="11E17E40"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Markus, M. L. (2004) ‘Technochange management: Using IT to drive organizational change’, </w:t>
      </w:r>
      <w:r w:rsidRPr="006B7DC7">
        <w:rPr>
          <w:rFonts w:ascii="Calibri" w:hAnsi="Calibri" w:cs="Calibri"/>
          <w:i/>
          <w:iCs/>
          <w:noProof/>
          <w:szCs w:val="24"/>
        </w:rPr>
        <w:t>Journal of Information Technology</w:t>
      </w:r>
      <w:r w:rsidRPr="006B7DC7">
        <w:rPr>
          <w:rFonts w:ascii="Calibri" w:hAnsi="Calibri" w:cs="Calibri"/>
          <w:noProof/>
          <w:szCs w:val="24"/>
        </w:rPr>
        <w:t>, 19(1), pp. 4–20. doi: 10.1057/palgrave.jit.2000002.</w:t>
      </w:r>
    </w:p>
    <w:p w14:paraId="12B51C58"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Maturo, A. (2014) ‘Fatism, self-monitoring and the pursuit of healthiness in the time of technological solutionism’, </w:t>
      </w:r>
      <w:r w:rsidRPr="006B7DC7">
        <w:rPr>
          <w:rFonts w:ascii="Calibri" w:hAnsi="Calibri" w:cs="Calibri"/>
          <w:i/>
          <w:iCs/>
          <w:noProof/>
          <w:szCs w:val="24"/>
        </w:rPr>
        <w:t>Italian Sociological Review</w:t>
      </w:r>
      <w:r w:rsidRPr="006B7DC7">
        <w:rPr>
          <w:rFonts w:ascii="Calibri" w:hAnsi="Calibri" w:cs="Calibri"/>
          <w:noProof/>
          <w:szCs w:val="24"/>
        </w:rPr>
        <w:t>, 4(2), pp. 157–171. doi: 10.13136/isr.v4i2.80.</w:t>
      </w:r>
    </w:p>
    <w:p w14:paraId="490D0D32"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McAuley, A. (2014) ‘Digital health interventions: Widening access or widening inequalities?’, </w:t>
      </w:r>
      <w:r w:rsidRPr="006B7DC7">
        <w:rPr>
          <w:rFonts w:ascii="Calibri" w:hAnsi="Calibri" w:cs="Calibri"/>
          <w:i/>
          <w:iCs/>
          <w:noProof/>
          <w:szCs w:val="24"/>
        </w:rPr>
        <w:t>Public Health</w:t>
      </w:r>
      <w:r w:rsidRPr="006B7DC7">
        <w:rPr>
          <w:rFonts w:ascii="Calibri" w:hAnsi="Calibri" w:cs="Calibri"/>
          <w:noProof/>
          <w:szCs w:val="24"/>
        </w:rPr>
        <w:t>. The Royal Society for Public Health, 128(12), pp. 1118–1120. doi: 10.1016/j.puhe.2014.10.008.</w:t>
      </w:r>
    </w:p>
    <w:p w14:paraId="14C01DF8"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Mclachlan, S. </w:t>
      </w:r>
      <w:r w:rsidRPr="006B7DC7">
        <w:rPr>
          <w:rFonts w:ascii="Calibri" w:hAnsi="Calibri" w:cs="Calibri"/>
          <w:i/>
          <w:iCs/>
          <w:noProof/>
          <w:szCs w:val="24"/>
        </w:rPr>
        <w:t>et al.</w:t>
      </w:r>
      <w:r w:rsidRPr="006B7DC7">
        <w:rPr>
          <w:rFonts w:ascii="Calibri" w:hAnsi="Calibri" w:cs="Calibri"/>
          <w:noProof/>
          <w:szCs w:val="24"/>
        </w:rPr>
        <w:t xml:space="preserve"> (2018) ‘The Heimdall framework for supporting characterisation of learning health systems’, </w:t>
      </w:r>
      <w:r w:rsidRPr="006B7DC7">
        <w:rPr>
          <w:rFonts w:ascii="Calibri" w:hAnsi="Calibri" w:cs="Calibri"/>
          <w:i/>
          <w:iCs/>
          <w:noProof/>
          <w:szCs w:val="24"/>
        </w:rPr>
        <w:t>J Innov Health Inform</w:t>
      </w:r>
      <w:r w:rsidRPr="006B7DC7">
        <w:rPr>
          <w:rFonts w:ascii="Calibri" w:hAnsi="Calibri" w:cs="Calibri"/>
          <w:noProof/>
          <w:szCs w:val="24"/>
        </w:rPr>
        <w:t>, 25(2). doi: http://dx.doi.org/10.14236/jhi.v25i2.996.</w:t>
      </w:r>
    </w:p>
    <w:p w14:paraId="294A6EAA"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Mechanic, D. and Schlesinger, M. (1996) ‘The impact of managed care on patients’ trust in medical care and their physicians’, </w:t>
      </w:r>
      <w:r w:rsidRPr="006B7DC7">
        <w:rPr>
          <w:rFonts w:ascii="Calibri" w:hAnsi="Calibri" w:cs="Calibri"/>
          <w:i/>
          <w:iCs/>
          <w:noProof/>
          <w:szCs w:val="24"/>
        </w:rPr>
        <w:t>JAMA</w:t>
      </w:r>
      <w:r w:rsidRPr="006B7DC7">
        <w:rPr>
          <w:rFonts w:ascii="Calibri" w:hAnsi="Calibri" w:cs="Calibri"/>
          <w:noProof/>
          <w:szCs w:val="24"/>
        </w:rPr>
        <w:t>, 275(21), pp. 1693–1697. doi: 10.1001/jama.1996.03530450083048.</w:t>
      </w:r>
    </w:p>
    <w:p w14:paraId="278432BF"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Morozov, E. (2013) </w:t>
      </w:r>
      <w:r w:rsidRPr="006B7DC7">
        <w:rPr>
          <w:rFonts w:ascii="Calibri" w:hAnsi="Calibri" w:cs="Calibri"/>
          <w:i/>
          <w:iCs/>
          <w:noProof/>
          <w:szCs w:val="24"/>
        </w:rPr>
        <w:t>To Save Everything, Click Here: The Folly of Technological Solutionism</w:t>
      </w:r>
      <w:r w:rsidRPr="006B7DC7">
        <w:rPr>
          <w:rFonts w:ascii="Calibri" w:hAnsi="Calibri" w:cs="Calibri"/>
          <w:noProof/>
          <w:szCs w:val="24"/>
        </w:rPr>
        <w:t>. New York: PublicAffairs.</w:t>
      </w:r>
    </w:p>
    <w:p w14:paraId="159B8BB4"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Oelze, I., Neeser, K. and Müller, E. (2019) ‘PP31 Medical Device Regulation : What Is New?’, </w:t>
      </w:r>
      <w:r w:rsidRPr="006B7DC7">
        <w:rPr>
          <w:rFonts w:ascii="Calibri" w:hAnsi="Calibri" w:cs="Calibri"/>
          <w:i/>
          <w:iCs/>
          <w:noProof/>
          <w:szCs w:val="24"/>
        </w:rPr>
        <w:t>International Journal of Technology Assessment in Health Care</w:t>
      </w:r>
      <w:r w:rsidRPr="006B7DC7">
        <w:rPr>
          <w:rFonts w:ascii="Calibri" w:hAnsi="Calibri" w:cs="Calibri"/>
          <w:noProof/>
          <w:szCs w:val="24"/>
        </w:rPr>
        <w:t>, 35(S1), pp. 42–43. doi: 10.1017/S0266462319001958.</w:t>
      </w:r>
    </w:p>
    <w:p w14:paraId="0B4B225B"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Onik, M. F. A., Fielt, E. and Gable, G. G. (2017) ‘Complex Adaptive Systems Theory in Information Systems Research - A Systematic Literature Review’, in Ling, S. C., Bahri, S., and Finnegan, P. (eds) </w:t>
      </w:r>
      <w:r w:rsidRPr="006B7DC7">
        <w:rPr>
          <w:rFonts w:ascii="Calibri" w:hAnsi="Calibri" w:cs="Calibri"/>
          <w:i/>
          <w:iCs/>
          <w:noProof/>
          <w:szCs w:val="24"/>
        </w:rPr>
        <w:t>Pacific Asia Conference on Information Systems (PACIS)</w:t>
      </w:r>
      <w:r w:rsidRPr="006B7DC7">
        <w:rPr>
          <w:rFonts w:ascii="Calibri" w:hAnsi="Calibri" w:cs="Calibri"/>
          <w:noProof/>
          <w:szCs w:val="24"/>
        </w:rPr>
        <w:t>, pp. 1–14. Available at: https://eprints.qut.edu.au/111589/1/pacis - 2017 - Complex Adaptive Systems Theory in Information Systems Research - A Systematic Literature Review.pdf.</w:t>
      </w:r>
    </w:p>
    <w:p w14:paraId="5C71A5BE"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Paxton, N. C. and Branca, D. L. (2020) ‘Managing the Risks of Emerging IoT Devices’, in Wickramasinghe, N. and Bodendorf, F. (eds) </w:t>
      </w:r>
      <w:r w:rsidRPr="006B7DC7">
        <w:rPr>
          <w:rFonts w:ascii="Calibri" w:hAnsi="Calibri" w:cs="Calibri"/>
          <w:i/>
          <w:iCs/>
          <w:noProof/>
          <w:szCs w:val="24"/>
        </w:rPr>
        <w:t>Delivering Superior Health and Wellness Management with IoT and Analytics</w:t>
      </w:r>
      <w:r w:rsidRPr="006B7DC7">
        <w:rPr>
          <w:rFonts w:ascii="Calibri" w:hAnsi="Calibri" w:cs="Calibri"/>
          <w:noProof/>
          <w:szCs w:val="24"/>
        </w:rPr>
        <w:t>. Springer, pp. 447–467. doi: 10.1007/978-3-030-17347-0_22.</w:t>
      </w:r>
    </w:p>
    <w:p w14:paraId="0EF05C11"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Pilotto, A., Boi, R. and Petermans, J. (2018) ‘Technology in geriatrics’, </w:t>
      </w:r>
      <w:r w:rsidRPr="006B7DC7">
        <w:rPr>
          <w:rFonts w:ascii="Calibri" w:hAnsi="Calibri" w:cs="Calibri"/>
          <w:i/>
          <w:iCs/>
          <w:noProof/>
          <w:szCs w:val="24"/>
        </w:rPr>
        <w:t>Age and Ageing</w:t>
      </w:r>
      <w:r w:rsidRPr="006B7DC7">
        <w:rPr>
          <w:rFonts w:ascii="Calibri" w:hAnsi="Calibri" w:cs="Calibri"/>
          <w:noProof/>
          <w:szCs w:val="24"/>
        </w:rPr>
        <w:t>, 47(6), pp. 771–774. doi: 10.1093/ageing/afy026.</w:t>
      </w:r>
    </w:p>
    <w:p w14:paraId="3608BD30"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Plsek, P. E. and Greenhalgh, T. (2001) ‘The challenge of complexity in health care’, </w:t>
      </w:r>
      <w:r w:rsidRPr="006B7DC7">
        <w:rPr>
          <w:rFonts w:ascii="Calibri" w:hAnsi="Calibri" w:cs="Calibri"/>
          <w:i/>
          <w:iCs/>
          <w:noProof/>
          <w:szCs w:val="24"/>
        </w:rPr>
        <w:t>BMJ (Clinical research ed.)</w:t>
      </w:r>
      <w:r w:rsidRPr="006B7DC7">
        <w:rPr>
          <w:rFonts w:ascii="Calibri" w:hAnsi="Calibri" w:cs="Calibri"/>
          <w:noProof/>
          <w:szCs w:val="24"/>
        </w:rPr>
        <w:t>, 323(7313), pp. 625–8. Available at: https://www.ncbi.nlm.nih.gov/pmc/articles/PMC1121189/pdf/625.pdf%0Ahttp://www.ncbi.nlm.nih.gov/pubmed/11557716.</w:t>
      </w:r>
    </w:p>
    <w:p w14:paraId="084E9915"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Rae, A. </w:t>
      </w:r>
      <w:r w:rsidRPr="006B7DC7">
        <w:rPr>
          <w:rFonts w:ascii="Calibri" w:hAnsi="Calibri" w:cs="Calibri"/>
          <w:i/>
          <w:iCs/>
          <w:noProof/>
          <w:szCs w:val="24"/>
        </w:rPr>
        <w:t>et al.</w:t>
      </w:r>
      <w:r w:rsidRPr="006B7DC7">
        <w:rPr>
          <w:rFonts w:ascii="Calibri" w:hAnsi="Calibri" w:cs="Calibri"/>
          <w:noProof/>
          <w:szCs w:val="24"/>
        </w:rPr>
        <w:t xml:space="preserve"> (2020) ‘A manifesto for Reality-based Safety Science’, </w:t>
      </w:r>
      <w:r w:rsidRPr="006B7DC7">
        <w:rPr>
          <w:rFonts w:ascii="Calibri" w:hAnsi="Calibri" w:cs="Calibri"/>
          <w:i/>
          <w:iCs/>
          <w:noProof/>
          <w:szCs w:val="24"/>
        </w:rPr>
        <w:t>Safety Science</w:t>
      </w:r>
      <w:r w:rsidRPr="006B7DC7">
        <w:rPr>
          <w:rFonts w:ascii="Calibri" w:hAnsi="Calibri" w:cs="Calibri"/>
          <w:noProof/>
          <w:szCs w:val="24"/>
        </w:rPr>
        <w:t>, 126(June). doi: 10.1016/j.ssci.2020.104654.</w:t>
      </w:r>
    </w:p>
    <w:p w14:paraId="4A536869"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Ranjan, R. </w:t>
      </w:r>
      <w:r w:rsidRPr="006B7DC7">
        <w:rPr>
          <w:rFonts w:ascii="Calibri" w:hAnsi="Calibri" w:cs="Calibri"/>
          <w:i/>
          <w:iCs/>
          <w:noProof/>
          <w:szCs w:val="24"/>
        </w:rPr>
        <w:t>et al.</w:t>
      </w:r>
      <w:r w:rsidRPr="006B7DC7">
        <w:rPr>
          <w:rFonts w:ascii="Calibri" w:hAnsi="Calibri" w:cs="Calibri"/>
          <w:noProof/>
          <w:szCs w:val="24"/>
        </w:rPr>
        <w:t xml:space="preserve"> (2018) ‘Integrating the Internet of Things and Data Science’, </w:t>
      </w:r>
      <w:r w:rsidRPr="006B7DC7">
        <w:rPr>
          <w:rFonts w:ascii="Calibri" w:hAnsi="Calibri" w:cs="Calibri"/>
          <w:i/>
          <w:iCs/>
          <w:noProof/>
          <w:szCs w:val="24"/>
        </w:rPr>
        <w:t>IEEE Cloud Computing</w:t>
      </w:r>
      <w:r w:rsidRPr="006B7DC7">
        <w:rPr>
          <w:rFonts w:ascii="Calibri" w:hAnsi="Calibri" w:cs="Calibri"/>
          <w:noProof/>
          <w:szCs w:val="24"/>
        </w:rPr>
        <w:t>, 5(3), pp. 12–26. doi: Doi 10.1109/Mcc.2018.032591612.</w:t>
      </w:r>
    </w:p>
    <w:p w14:paraId="7CD95D4E"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Ravitz, A. D. </w:t>
      </w:r>
      <w:r w:rsidRPr="006B7DC7">
        <w:rPr>
          <w:rFonts w:ascii="Calibri" w:hAnsi="Calibri" w:cs="Calibri"/>
          <w:i/>
          <w:iCs/>
          <w:noProof/>
          <w:szCs w:val="24"/>
        </w:rPr>
        <w:t>et al.</w:t>
      </w:r>
      <w:r w:rsidRPr="006B7DC7">
        <w:rPr>
          <w:rFonts w:ascii="Calibri" w:hAnsi="Calibri" w:cs="Calibri"/>
          <w:noProof/>
          <w:szCs w:val="24"/>
        </w:rPr>
        <w:t xml:space="preserve"> (2013) ‘Systems approach and systems engineering applied to health care: Improving patient safety and health care delivery’, </w:t>
      </w:r>
      <w:r w:rsidRPr="006B7DC7">
        <w:rPr>
          <w:rFonts w:ascii="Calibri" w:hAnsi="Calibri" w:cs="Calibri"/>
          <w:i/>
          <w:iCs/>
          <w:noProof/>
          <w:szCs w:val="24"/>
        </w:rPr>
        <w:t>Johns Hopkins APL Technical Digest (Applied Physics Laboratory)</w:t>
      </w:r>
      <w:r w:rsidRPr="006B7DC7">
        <w:rPr>
          <w:rFonts w:ascii="Calibri" w:hAnsi="Calibri" w:cs="Calibri"/>
          <w:noProof/>
          <w:szCs w:val="24"/>
        </w:rPr>
        <w:t>, 31(4), pp. 354–365.</w:t>
      </w:r>
    </w:p>
    <w:p w14:paraId="39DD7F62"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Robinson, L. </w:t>
      </w:r>
      <w:r w:rsidRPr="006B7DC7">
        <w:rPr>
          <w:rFonts w:ascii="Calibri" w:hAnsi="Calibri" w:cs="Calibri"/>
          <w:i/>
          <w:iCs/>
          <w:noProof/>
          <w:szCs w:val="24"/>
        </w:rPr>
        <w:t>et al.</w:t>
      </w:r>
      <w:r w:rsidRPr="006B7DC7">
        <w:rPr>
          <w:rFonts w:ascii="Calibri" w:hAnsi="Calibri" w:cs="Calibri"/>
          <w:noProof/>
          <w:szCs w:val="24"/>
        </w:rPr>
        <w:t xml:space="preserve"> (2015) ‘Digital inequalities and why they matter’, </w:t>
      </w:r>
      <w:r w:rsidRPr="006B7DC7">
        <w:rPr>
          <w:rFonts w:ascii="Calibri" w:hAnsi="Calibri" w:cs="Calibri"/>
          <w:i/>
          <w:iCs/>
          <w:noProof/>
          <w:szCs w:val="24"/>
        </w:rPr>
        <w:t>Information Communication and Society</w:t>
      </w:r>
      <w:r w:rsidRPr="006B7DC7">
        <w:rPr>
          <w:rFonts w:ascii="Calibri" w:hAnsi="Calibri" w:cs="Calibri"/>
          <w:noProof/>
          <w:szCs w:val="24"/>
        </w:rPr>
        <w:t>, 18(5), pp. 569–582. doi: 10.1080/1369118X.2015.1012532.</w:t>
      </w:r>
    </w:p>
    <w:p w14:paraId="016CAACC"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Roehrs, A. (2019) </w:t>
      </w:r>
      <w:r w:rsidRPr="006B7DC7">
        <w:rPr>
          <w:rFonts w:ascii="Calibri" w:hAnsi="Calibri" w:cs="Calibri"/>
          <w:i/>
          <w:iCs/>
          <w:noProof/>
          <w:szCs w:val="24"/>
        </w:rPr>
        <w:t>OmniPHR: A blockchain based interoperable architecture for personal health records</w:t>
      </w:r>
      <w:r w:rsidRPr="006B7DC7">
        <w:rPr>
          <w:rFonts w:ascii="Calibri" w:hAnsi="Calibri" w:cs="Calibri"/>
          <w:noProof/>
          <w:szCs w:val="24"/>
        </w:rPr>
        <w:t>. Universidade do Vale do Rio dos Sinos. Available at: http://www.repositorio.jesuita.org.br/bitstream/handle/UNISINOS/8867/Alex Roehrs_.pdf?sequence=1&amp;isAllowed=y.</w:t>
      </w:r>
    </w:p>
    <w:p w14:paraId="40E0FF91"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Roehrs, A. </w:t>
      </w:r>
      <w:r w:rsidRPr="006B7DC7">
        <w:rPr>
          <w:rFonts w:ascii="Calibri" w:hAnsi="Calibri" w:cs="Calibri"/>
          <w:i/>
          <w:iCs/>
          <w:noProof/>
          <w:szCs w:val="24"/>
        </w:rPr>
        <w:t>et al.</w:t>
      </w:r>
      <w:r w:rsidRPr="006B7DC7">
        <w:rPr>
          <w:rFonts w:ascii="Calibri" w:hAnsi="Calibri" w:cs="Calibri"/>
          <w:noProof/>
          <w:szCs w:val="24"/>
        </w:rPr>
        <w:t xml:space="preserve"> (2019) ‘Toward a Model for Personal Health Record Interoperability’, </w:t>
      </w:r>
      <w:r w:rsidRPr="006B7DC7">
        <w:rPr>
          <w:rFonts w:ascii="Calibri" w:hAnsi="Calibri" w:cs="Calibri"/>
          <w:i/>
          <w:iCs/>
          <w:noProof/>
          <w:szCs w:val="24"/>
        </w:rPr>
        <w:t>IEEE Journal of Biomedical and Health Informatics</w:t>
      </w:r>
      <w:r w:rsidRPr="006B7DC7">
        <w:rPr>
          <w:rFonts w:ascii="Calibri" w:hAnsi="Calibri" w:cs="Calibri"/>
          <w:noProof/>
          <w:szCs w:val="24"/>
        </w:rPr>
        <w:t>, 23(2), pp. 867–873.</w:t>
      </w:r>
    </w:p>
    <w:p w14:paraId="12B94502"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Roehrs, A., André, C. and Righi, R. (2017) ‘OmniPHR : A distributed architecture model to integrate personal health records’, </w:t>
      </w:r>
      <w:r w:rsidRPr="006B7DC7">
        <w:rPr>
          <w:rFonts w:ascii="Calibri" w:hAnsi="Calibri" w:cs="Calibri"/>
          <w:i/>
          <w:iCs/>
          <w:noProof/>
          <w:szCs w:val="24"/>
        </w:rPr>
        <w:t>Journal of Biomedical Informatics</w:t>
      </w:r>
      <w:r w:rsidRPr="006B7DC7">
        <w:rPr>
          <w:rFonts w:ascii="Calibri" w:hAnsi="Calibri" w:cs="Calibri"/>
          <w:noProof/>
          <w:szCs w:val="24"/>
        </w:rPr>
        <w:t>. Elsevier Inc., 71, pp. 70–81. doi: 10.1016/j.jbi.2017.05.012.</w:t>
      </w:r>
    </w:p>
    <w:p w14:paraId="689908CF"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Sako, Z., Adibi, S. and Wickramasinghe, N. (2020) ‘Addressing Data Accuracy and Information Integrity in mHealth Solutions Using Machine Learning Algorithms’, in, pp. 345–359. doi: 10.1007/978-3-030-17347-0_16.</w:t>
      </w:r>
    </w:p>
    <w:p w14:paraId="51F3D80C"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Saripalle, R., Runyan, C. and Russell, M. (2019) ‘Using HL7 FHIR to achieve interoperability in patient health record’, </w:t>
      </w:r>
      <w:r w:rsidRPr="006B7DC7">
        <w:rPr>
          <w:rFonts w:ascii="Calibri" w:hAnsi="Calibri" w:cs="Calibri"/>
          <w:i/>
          <w:iCs/>
          <w:noProof/>
          <w:szCs w:val="24"/>
        </w:rPr>
        <w:t>Journal of Biomedical Informatics</w:t>
      </w:r>
      <w:r w:rsidRPr="006B7DC7">
        <w:rPr>
          <w:rFonts w:ascii="Calibri" w:hAnsi="Calibri" w:cs="Calibri"/>
          <w:noProof/>
          <w:szCs w:val="24"/>
        </w:rPr>
        <w:t>. Elsevier, 94(103188). doi: 10.1016/j.jbi.2019.103188.</w:t>
      </w:r>
    </w:p>
    <w:p w14:paraId="12B41EF3"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Sedrakyan, A. </w:t>
      </w:r>
      <w:r w:rsidRPr="006B7DC7">
        <w:rPr>
          <w:rFonts w:ascii="Calibri" w:hAnsi="Calibri" w:cs="Calibri"/>
          <w:i/>
          <w:iCs/>
          <w:noProof/>
          <w:szCs w:val="24"/>
        </w:rPr>
        <w:t>et al.</w:t>
      </w:r>
      <w:r w:rsidRPr="006B7DC7">
        <w:rPr>
          <w:rFonts w:ascii="Calibri" w:hAnsi="Calibri" w:cs="Calibri"/>
          <w:noProof/>
          <w:szCs w:val="24"/>
        </w:rPr>
        <w:t xml:space="preserve"> (2016) ‘IDEAL-D: a rational framework for evaluating and achieve this goal’, </w:t>
      </w:r>
      <w:r w:rsidRPr="006B7DC7">
        <w:rPr>
          <w:rFonts w:ascii="Calibri" w:hAnsi="Calibri" w:cs="Calibri"/>
          <w:i/>
          <w:iCs/>
          <w:noProof/>
          <w:szCs w:val="24"/>
        </w:rPr>
        <w:t>BMJ</w:t>
      </w:r>
      <w:r w:rsidRPr="006B7DC7">
        <w:rPr>
          <w:rFonts w:ascii="Calibri" w:hAnsi="Calibri" w:cs="Calibri"/>
          <w:noProof/>
          <w:szCs w:val="24"/>
        </w:rPr>
        <w:t>, 353(i2372), pp. 1–7. doi: 10.1136/bmj.i2372.</w:t>
      </w:r>
    </w:p>
    <w:p w14:paraId="23141AE8"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Siau, K. and Wang, W. (2018) ‘Building trust in artificial intelligence, machine learning, and robotics’, </w:t>
      </w:r>
      <w:r w:rsidRPr="006B7DC7">
        <w:rPr>
          <w:rFonts w:ascii="Calibri" w:hAnsi="Calibri" w:cs="Calibri"/>
          <w:i/>
          <w:iCs/>
          <w:noProof/>
          <w:szCs w:val="24"/>
        </w:rPr>
        <w:t>Cutter business technology journal</w:t>
      </w:r>
      <w:r w:rsidRPr="006B7DC7">
        <w:rPr>
          <w:rFonts w:ascii="Calibri" w:hAnsi="Calibri" w:cs="Calibri"/>
          <w:noProof/>
          <w:szCs w:val="24"/>
        </w:rPr>
        <w:t>, 31(2), pp. 47–53.</w:t>
      </w:r>
    </w:p>
    <w:p w14:paraId="55590CD3"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Singh, H. and Sittig, D. F. (2016) ‘Measuring and improving patient safety through health information technology: The health IT safety framework’, </w:t>
      </w:r>
      <w:r w:rsidRPr="006B7DC7">
        <w:rPr>
          <w:rFonts w:ascii="Calibri" w:hAnsi="Calibri" w:cs="Calibri"/>
          <w:i/>
          <w:iCs/>
          <w:noProof/>
          <w:szCs w:val="24"/>
        </w:rPr>
        <w:t>BMJ Quality and Safety</w:t>
      </w:r>
      <w:r w:rsidRPr="006B7DC7">
        <w:rPr>
          <w:rFonts w:ascii="Calibri" w:hAnsi="Calibri" w:cs="Calibri"/>
          <w:noProof/>
          <w:szCs w:val="24"/>
        </w:rPr>
        <w:t>, 25(4), pp. 226–232. doi: 10.1136/bmjqs-2015-004486.</w:t>
      </w:r>
    </w:p>
    <w:p w14:paraId="544DCC9F"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Sittig, D. F. </w:t>
      </w:r>
      <w:r w:rsidRPr="006B7DC7">
        <w:rPr>
          <w:rFonts w:ascii="Calibri" w:hAnsi="Calibri" w:cs="Calibri"/>
          <w:i/>
          <w:iCs/>
          <w:noProof/>
          <w:szCs w:val="24"/>
        </w:rPr>
        <w:t>et al.</w:t>
      </w:r>
      <w:r w:rsidRPr="006B7DC7">
        <w:rPr>
          <w:rFonts w:ascii="Calibri" w:hAnsi="Calibri" w:cs="Calibri"/>
          <w:noProof/>
          <w:szCs w:val="24"/>
        </w:rPr>
        <w:t xml:space="preserve"> (2018) ‘Current challenges in health information technology–related patient safety’, </w:t>
      </w:r>
      <w:r w:rsidRPr="006B7DC7">
        <w:rPr>
          <w:rFonts w:ascii="Calibri" w:hAnsi="Calibri" w:cs="Calibri"/>
          <w:i/>
          <w:iCs/>
          <w:noProof/>
          <w:szCs w:val="24"/>
        </w:rPr>
        <w:t>Health Informatics Journal</w:t>
      </w:r>
      <w:r w:rsidRPr="006B7DC7">
        <w:rPr>
          <w:rFonts w:ascii="Calibri" w:hAnsi="Calibri" w:cs="Calibri"/>
          <w:noProof/>
          <w:szCs w:val="24"/>
        </w:rPr>
        <w:t>, (2), pp. 1–9. doi: 10.1177/1460458218814893.</w:t>
      </w:r>
    </w:p>
    <w:p w14:paraId="47AFE506"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Song, J. and Zahedi, F. M. (2007) ‘Trust in health infomediaries’, </w:t>
      </w:r>
      <w:r w:rsidRPr="006B7DC7">
        <w:rPr>
          <w:rFonts w:ascii="Calibri" w:hAnsi="Calibri" w:cs="Calibri"/>
          <w:i/>
          <w:iCs/>
          <w:noProof/>
          <w:szCs w:val="24"/>
        </w:rPr>
        <w:t>Decision Support Systems</w:t>
      </w:r>
      <w:r w:rsidRPr="006B7DC7">
        <w:rPr>
          <w:rFonts w:ascii="Calibri" w:hAnsi="Calibri" w:cs="Calibri"/>
          <w:noProof/>
          <w:szCs w:val="24"/>
        </w:rPr>
        <w:t>, 43(2), pp. 390–407. doi: 10.1016/j.dss.2006.11.011.</w:t>
      </w:r>
    </w:p>
    <w:p w14:paraId="41F1FB49"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Sperrin, M. </w:t>
      </w:r>
      <w:r w:rsidRPr="006B7DC7">
        <w:rPr>
          <w:rFonts w:ascii="Calibri" w:hAnsi="Calibri" w:cs="Calibri"/>
          <w:i/>
          <w:iCs/>
          <w:noProof/>
          <w:szCs w:val="24"/>
        </w:rPr>
        <w:t>et al.</w:t>
      </w:r>
      <w:r w:rsidRPr="006B7DC7">
        <w:rPr>
          <w:rFonts w:ascii="Calibri" w:hAnsi="Calibri" w:cs="Calibri"/>
          <w:noProof/>
          <w:szCs w:val="24"/>
        </w:rPr>
        <w:t xml:space="preserve"> (2019) ‘Explicit causal reasoning is needed to prevent prognostic models being victims of their own success’, </w:t>
      </w:r>
      <w:r w:rsidRPr="006B7DC7">
        <w:rPr>
          <w:rFonts w:ascii="Calibri" w:hAnsi="Calibri" w:cs="Calibri"/>
          <w:i/>
          <w:iCs/>
          <w:noProof/>
          <w:szCs w:val="24"/>
        </w:rPr>
        <w:t>Journal of the American Medical Informatics Association</w:t>
      </w:r>
      <w:r w:rsidRPr="006B7DC7">
        <w:rPr>
          <w:rFonts w:ascii="Calibri" w:hAnsi="Calibri" w:cs="Calibri"/>
          <w:noProof/>
          <w:szCs w:val="24"/>
        </w:rPr>
        <w:t>, 26(12), pp. 1675–1676. doi: 10.1093/jamia/ocz197.</w:t>
      </w:r>
    </w:p>
    <w:p w14:paraId="7B41ECC4"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Sujan, M. A. </w:t>
      </w:r>
      <w:r w:rsidRPr="006B7DC7">
        <w:rPr>
          <w:rFonts w:ascii="Calibri" w:hAnsi="Calibri" w:cs="Calibri"/>
          <w:i/>
          <w:iCs/>
          <w:noProof/>
          <w:szCs w:val="24"/>
        </w:rPr>
        <w:t>et al.</w:t>
      </w:r>
      <w:r w:rsidRPr="006B7DC7">
        <w:rPr>
          <w:rFonts w:ascii="Calibri" w:hAnsi="Calibri" w:cs="Calibri"/>
          <w:noProof/>
          <w:szCs w:val="24"/>
        </w:rPr>
        <w:t xml:space="preserve"> (2015) ‘The development of safety cases for healthcare services: Practical experiences, opportunities and challenges’, </w:t>
      </w:r>
      <w:r w:rsidRPr="006B7DC7">
        <w:rPr>
          <w:rFonts w:ascii="Calibri" w:hAnsi="Calibri" w:cs="Calibri"/>
          <w:i/>
          <w:iCs/>
          <w:noProof/>
          <w:szCs w:val="24"/>
        </w:rPr>
        <w:t>Reliability Engineering and System Safety</w:t>
      </w:r>
      <w:r w:rsidRPr="006B7DC7">
        <w:rPr>
          <w:rFonts w:ascii="Calibri" w:hAnsi="Calibri" w:cs="Calibri"/>
          <w:noProof/>
          <w:szCs w:val="24"/>
        </w:rPr>
        <w:t>. Elsevier, 140, pp. 200–207. doi: 10.1016/j.ress.2015.03.033.</w:t>
      </w:r>
    </w:p>
    <w:p w14:paraId="2B2525D2"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Sujan, M. A. </w:t>
      </w:r>
      <w:r w:rsidRPr="006B7DC7">
        <w:rPr>
          <w:rFonts w:ascii="Calibri" w:hAnsi="Calibri" w:cs="Calibri"/>
          <w:i/>
          <w:iCs/>
          <w:noProof/>
          <w:szCs w:val="24"/>
        </w:rPr>
        <w:t>et al.</w:t>
      </w:r>
      <w:r w:rsidRPr="006B7DC7">
        <w:rPr>
          <w:rFonts w:ascii="Calibri" w:hAnsi="Calibri" w:cs="Calibri"/>
          <w:noProof/>
          <w:szCs w:val="24"/>
        </w:rPr>
        <w:t xml:space="preserve"> (2016) ‘Should healthcare providers do safety cases? Lessons from a cross-industry review of safety case practices’, </w:t>
      </w:r>
      <w:r w:rsidRPr="006B7DC7">
        <w:rPr>
          <w:rFonts w:ascii="Calibri" w:hAnsi="Calibri" w:cs="Calibri"/>
          <w:i/>
          <w:iCs/>
          <w:noProof/>
          <w:szCs w:val="24"/>
        </w:rPr>
        <w:t>Safety Science</w:t>
      </w:r>
      <w:r w:rsidRPr="006B7DC7">
        <w:rPr>
          <w:rFonts w:ascii="Calibri" w:hAnsi="Calibri" w:cs="Calibri"/>
          <w:noProof/>
          <w:szCs w:val="24"/>
        </w:rPr>
        <w:t>. Elsevier Ltd, 84, pp. 181–189. doi: 10.1016/j.ssci.2015.12.021.</w:t>
      </w:r>
    </w:p>
    <w:p w14:paraId="4B28C4A0"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Swuste, P. </w:t>
      </w:r>
      <w:r w:rsidRPr="006B7DC7">
        <w:rPr>
          <w:rFonts w:ascii="Calibri" w:hAnsi="Calibri" w:cs="Calibri"/>
          <w:i/>
          <w:iCs/>
          <w:noProof/>
          <w:szCs w:val="24"/>
        </w:rPr>
        <w:t>et al.</w:t>
      </w:r>
      <w:r w:rsidRPr="006B7DC7">
        <w:rPr>
          <w:rFonts w:ascii="Calibri" w:hAnsi="Calibri" w:cs="Calibri"/>
          <w:noProof/>
          <w:szCs w:val="24"/>
        </w:rPr>
        <w:t xml:space="preserve"> (2020) ‘The future of safety science’, </w:t>
      </w:r>
      <w:r w:rsidRPr="006B7DC7">
        <w:rPr>
          <w:rFonts w:ascii="Calibri" w:hAnsi="Calibri" w:cs="Calibri"/>
          <w:i/>
          <w:iCs/>
          <w:noProof/>
          <w:szCs w:val="24"/>
        </w:rPr>
        <w:t>Safety Science</w:t>
      </w:r>
      <w:r w:rsidRPr="006B7DC7">
        <w:rPr>
          <w:rFonts w:ascii="Calibri" w:hAnsi="Calibri" w:cs="Calibri"/>
          <w:noProof/>
          <w:szCs w:val="24"/>
        </w:rPr>
        <w:t>. Elsevier, 125(September 2019), p. 104593. doi: 10.1016/j.ssci.2019.104593.</w:t>
      </w:r>
    </w:p>
    <w:p w14:paraId="760C1812"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The European Parliment and The Council of the European Union (1993) ‘Council Directive 93/68/EEC of 22 July 1993’, </w:t>
      </w:r>
      <w:r w:rsidRPr="006B7DC7">
        <w:rPr>
          <w:rFonts w:ascii="Calibri" w:hAnsi="Calibri" w:cs="Calibri"/>
          <w:i/>
          <w:iCs/>
          <w:noProof/>
          <w:szCs w:val="24"/>
        </w:rPr>
        <w:t>Official Journal of the European Union</w:t>
      </w:r>
      <w:r w:rsidRPr="006B7DC7">
        <w:rPr>
          <w:rFonts w:ascii="Calibri" w:hAnsi="Calibri" w:cs="Calibri"/>
          <w:noProof/>
          <w:szCs w:val="24"/>
        </w:rPr>
        <w:t>, 68.</w:t>
      </w:r>
    </w:p>
    <w:p w14:paraId="49046499"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Thedell, T. (2013) ‘The Theater of Safety’, </w:t>
      </w:r>
      <w:r w:rsidRPr="006B7DC7">
        <w:rPr>
          <w:rFonts w:ascii="Calibri" w:hAnsi="Calibri" w:cs="Calibri"/>
          <w:i/>
          <w:iCs/>
          <w:noProof/>
          <w:szCs w:val="24"/>
        </w:rPr>
        <w:t>Professional Safety</w:t>
      </w:r>
      <w:r w:rsidRPr="006B7DC7">
        <w:rPr>
          <w:rFonts w:ascii="Calibri" w:hAnsi="Calibri" w:cs="Calibri"/>
          <w:noProof/>
          <w:szCs w:val="24"/>
        </w:rPr>
        <w:t>, 58(10), p. 28.</w:t>
      </w:r>
    </w:p>
    <w:p w14:paraId="48941760"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Thorne, S. E. and Robinson, C. A. (1988) ‘Reciprocal trust in health care relationships’, </w:t>
      </w:r>
      <w:r w:rsidRPr="006B7DC7">
        <w:rPr>
          <w:rFonts w:ascii="Calibri" w:hAnsi="Calibri" w:cs="Calibri"/>
          <w:i/>
          <w:iCs/>
          <w:noProof/>
          <w:szCs w:val="24"/>
        </w:rPr>
        <w:t>Journal of Advanced Nursing</w:t>
      </w:r>
      <w:r w:rsidRPr="006B7DC7">
        <w:rPr>
          <w:rFonts w:ascii="Calibri" w:hAnsi="Calibri" w:cs="Calibri"/>
          <w:noProof/>
          <w:szCs w:val="24"/>
        </w:rPr>
        <w:t>, 13(6), pp. 782–789. doi: 10.1111/j.1365-2648.1988.tb00570.x.</w:t>
      </w:r>
    </w:p>
    <w:p w14:paraId="745196E3"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Tomassoni, A. J. and Simone, K. (2001) ‘Herbal medicines for children: an illusion of safety?’, </w:t>
      </w:r>
      <w:r w:rsidRPr="006B7DC7">
        <w:rPr>
          <w:rFonts w:ascii="Calibri" w:hAnsi="Calibri" w:cs="Calibri"/>
          <w:i/>
          <w:iCs/>
          <w:noProof/>
          <w:szCs w:val="24"/>
        </w:rPr>
        <w:t>Current Opinion in Pediatrics</w:t>
      </w:r>
      <w:r w:rsidRPr="006B7DC7">
        <w:rPr>
          <w:rFonts w:ascii="Calibri" w:hAnsi="Calibri" w:cs="Calibri"/>
          <w:noProof/>
          <w:szCs w:val="24"/>
        </w:rPr>
        <w:t>, 13, pp. 162–169.</w:t>
      </w:r>
    </w:p>
    <w:p w14:paraId="79167A92"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Underwood, P. and Waterson, P. (2013) ‘Systemic accident analysis: Examining the gap between research and practice’, </w:t>
      </w:r>
      <w:r w:rsidRPr="006B7DC7">
        <w:rPr>
          <w:rFonts w:ascii="Calibri" w:hAnsi="Calibri" w:cs="Calibri"/>
          <w:i/>
          <w:iCs/>
          <w:noProof/>
          <w:szCs w:val="24"/>
        </w:rPr>
        <w:t>Accident Analysis and Prevention</w:t>
      </w:r>
      <w:r w:rsidRPr="006B7DC7">
        <w:rPr>
          <w:rFonts w:ascii="Calibri" w:hAnsi="Calibri" w:cs="Calibri"/>
          <w:noProof/>
          <w:szCs w:val="24"/>
        </w:rPr>
        <w:t>. Elsevier Ltd, 55, pp. 154–164. doi: 10.1016/j.aap.2013.02.041.</w:t>
      </w:r>
    </w:p>
    <w:p w14:paraId="6E6939D5"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Vincent, C. (2010) </w:t>
      </w:r>
      <w:r w:rsidRPr="006B7DC7">
        <w:rPr>
          <w:rFonts w:ascii="Calibri" w:hAnsi="Calibri" w:cs="Calibri"/>
          <w:i/>
          <w:iCs/>
          <w:noProof/>
          <w:szCs w:val="24"/>
        </w:rPr>
        <w:t>Patient Safety</w:t>
      </w:r>
      <w:r w:rsidRPr="006B7DC7">
        <w:rPr>
          <w:rFonts w:ascii="Calibri" w:hAnsi="Calibri" w:cs="Calibri"/>
          <w:noProof/>
          <w:szCs w:val="24"/>
        </w:rPr>
        <w:t>. 2nd edn. Oxford: Wiley-Blackwell.</w:t>
      </w:r>
    </w:p>
    <w:p w14:paraId="55DC97E3"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Vincent, C. and Amalberti, R. (2016) ‘Approaches to Safety: One Size Does Not Fit All’, in </w:t>
      </w:r>
      <w:r w:rsidRPr="006B7DC7">
        <w:rPr>
          <w:rFonts w:ascii="Calibri" w:hAnsi="Calibri" w:cs="Calibri"/>
          <w:i/>
          <w:iCs/>
          <w:noProof/>
          <w:szCs w:val="24"/>
        </w:rPr>
        <w:t>Safer Healthcare: Strategies for the Real World</w:t>
      </w:r>
      <w:r w:rsidRPr="006B7DC7">
        <w:rPr>
          <w:rFonts w:ascii="Calibri" w:hAnsi="Calibri" w:cs="Calibri"/>
          <w:noProof/>
          <w:szCs w:val="24"/>
        </w:rPr>
        <w:t>. Springer, pp. 27–38. doi: 10.1007/978-3-319-25559-0.</w:t>
      </w:r>
    </w:p>
    <w:p w14:paraId="0ABBD4E2"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Wang, B. and Wu, C. (2018) ‘The outline of safety informatics’, </w:t>
      </w:r>
      <w:r w:rsidRPr="006B7DC7">
        <w:rPr>
          <w:rFonts w:ascii="Calibri" w:hAnsi="Calibri" w:cs="Calibri"/>
          <w:i/>
          <w:iCs/>
          <w:noProof/>
          <w:szCs w:val="24"/>
        </w:rPr>
        <w:t>J. Intell.</w:t>
      </w:r>
      <w:r w:rsidRPr="006B7DC7">
        <w:rPr>
          <w:rFonts w:ascii="Calibri" w:hAnsi="Calibri" w:cs="Calibri"/>
          <w:noProof/>
          <w:szCs w:val="24"/>
        </w:rPr>
        <w:t>, 37(2), p. 88e96.</w:t>
      </w:r>
    </w:p>
    <w:p w14:paraId="62E2876A"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Wang, B. and Wu, C. (2020) ‘Safety informatics as a new, promising and sustainable area of safety science in the information age’, </w:t>
      </w:r>
      <w:r w:rsidRPr="006B7DC7">
        <w:rPr>
          <w:rFonts w:ascii="Calibri" w:hAnsi="Calibri" w:cs="Calibri"/>
          <w:i/>
          <w:iCs/>
          <w:noProof/>
          <w:szCs w:val="24"/>
        </w:rPr>
        <w:t>Journal of Cleaner Production</w:t>
      </w:r>
      <w:r w:rsidRPr="006B7DC7">
        <w:rPr>
          <w:rFonts w:ascii="Calibri" w:hAnsi="Calibri" w:cs="Calibri"/>
          <w:noProof/>
          <w:szCs w:val="24"/>
        </w:rPr>
        <w:t>. Elsevier Ltd, 252, p. 119852. doi: 10.1016/j.jclepro.2019.119852.</w:t>
      </w:r>
    </w:p>
    <w:p w14:paraId="2771D8E2"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Wardle, C. and Derakhshan, H. (2017) ‘Information Disorder: Toward an interdisciplinary framework for research and policy making’, </w:t>
      </w:r>
      <w:r w:rsidRPr="006B7DC7">
        <w:rPr>
          <w:rFonts w:ascii="Calibri" w:hAnsi="Calibri" w:cs="Calibri"/>
          <w:i/>
          <w:iCs/>
          <w:noProof/>
          <w:szCs w:val="24"/>
        </w:rPr>
        <w:t>Report to the Council of Europe</w:t>
      </w:r>
      <w:r w:rsidRPr="006B7DC7">
        <w:rPr>
          <w:rFonts w:ascii="Calibri" w:hAnsi="Calibri" w:cs="Calibri"/>
          <w:noProof/>
          <w:szCs w:val="24"/>
        </w:rPr>
        <w:t>, p. 108. Available at: https://rm.coe.int/information-disorder-toward-an-interdisciplinary-framework-for-researc/168076277c.</w:t>
      </w:r>
    </w:p>
    <w:p w14:paraId="559A14BE"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Westrum, R. (2014) ‘The study of information flow: A personal journey’, </w:t>
      </w:r>
      <w:r w:rsidRPr="006B7DC7">
        <w:rPr>
          <w:rFonts w:ascii="Calibri" w:hAnsi="Calibri" w:cs="Calibri"/>
          <w:i/>
          <w:iCs/>
          <w:noProof/>
          <w:szCs w:val="24"/>
        </w:rPr>
        <w:t>Safety Science</w:t>
      </w:r>
      <w:r w:rsidRPr="006B7DC7">
        <w:rPr>
          <w:rFonts w:ascii="Calibri" w:hAnsi="Calibri" w:cs="Calibri"/>
          <w:noProof/>
          <w:szCs w:val="24"/>
        </w:rPr>
        <w:t>. Elsevier Ltd, 67, pp. 58–63. doi: 10.1016/j.ssci.2014.01.009.</w:t>
      </w:r>
    </w:p>
    <w:p w14:paraId="131A912C"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Wherton, J. </w:t>
      </w:r>
      <w:r w:rsidRPr="006B7DC7">
        <w:rPr>
          <w:rFonts w:ascii="Calibri" w:hAnsi="Calibri" w:cs="Calibri"/>
          <w:i/>
          <w:iCs/>
          <w:noProof/>
          <w:szCs w:val="24"/>
        </w:rPr>
        <w:t>et al.</w:t>
      </w:r>
      <w:r w:rsidRPr="006B7DC7">
        <w:rPr>
          <w:rFonts w:ascii="Calibri" w:hAnsi="Calibri" w:cs="Calibri"/>
          <w:noProof/>
          <w:szCs w:val="24"/>
        </w:rPr>
        <w:t xml:space="preserve"> (2020) ‘Guidance on the introduction and use of video consultations during COVID-19: important lessons from qualitative research’, </w:t>
      </w:r>
      <w:r w:rsidRPr="006B7DC7">
        <w:rPr>
          <w:rFonts w:ascii="Calibri" w:hAnsi="Calibri" w:cs="Calibri"/>
          <w:i/>
          <w:iCs/>
          <w:noProof/>
          <w:szCs w:val="24"/>
        </w:rPr>
        <w:t>BMJ Leader</w:t>
      </w:r>
      <w:r w:rsidRPr="006B7DC7">
        <w:rPr>
          <w:rFonts w:ascii="Calibri" w:hAnsi="Calibri" w:cs="Calibri"/>
          <w:noProof/>
          <w:szCs w:val="24"/>
        </w:rPr>
        <w:t>. doi: 10.1136/leader-2020-000262.</w:t>
      </w:r>
    </w:p>
    <w:p w14:paraId="7D3FF7C8"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Wickramasinghe, N. and Bodendorf, F. (eds) (2020) </w:t>
      </w:r>
      <w:r w:rsidRPr="006B7DC7">
        <w:rPr>
          <w:rFonts w:ascii="Calibri" w:hAnsi="Calibri" w:cs="Calibri"/>
          <w:i/>
          <w:iCs/>
          <w:noProof/>
          <w:szCs w:val="24"/>
        </w:rPr>
        <w:t>Delivering Superior Health and Wellness Management with IoT and Analytics</w:t>
      </w:r>
      <w:r w:rsidRPr="006B7DC7">
        <w:rPr>
          <w:rFonts w:ascii="Calibri" w:hAnsi="Calibri" w:cs="Calibri"/>
          <w:noProof/>
          <w:szCs w:val="24"/>
        </w:rPr>
        <w:t>. Springer. doi: 10.1007/978-3-030-17347-0.</w:t>
      </w:r>
    </w:p>
    <w:p w14:paraId="1A11B9B5" w14:textId="77777777" w:rsidR="006B7DC7" w:rsidRPr="006B7DC7" w:rsidRDefault="006B7DC7" w:rsidP="006B7DC7">
      <w:pPr>
        <w:widowControl w:val="0"/>
        <w:autoSpaceDE w:val="0"/>
        <w:autoSpaceDN w:val="0"/>
        <w:adjustRightInd w:val="0"/>
        <w:spacing w:line="240" w:lineRule="auto"/>
        <w:rPr>
          <w:rFonts w:ascii="Calibri" w:hAnsi="Calibri" w:cs="Calibri"/>
          <w:noProof/>
          <w:szCs w:val="24"/>
        </w:rPr>
      </w:pPr>
      <w:r w:rsidRPr="006B7DC7">
        <w:rPr>
          <w:rFonts w:ascii="Calibri" w:hAnsi="Calibri" w:cs="Calibri"/>
          <w:noProof/>
          <w:szCs w:val="24"/>
        </w:rPr>
        <w:t xml:space="preserve">Wismar, M. </w:t>
      </w:r>
      <w:r w:rsidRPr="006B7DC7">
        <w:rPr>
          <w:rFonts w:ascii="Calibri" w:hAnsi="Calibri" w:cs="Calibri"/>
          <w:i/>
          <w:iCs/>
          <w:noProof/>
          <w:szCs w:val="24"/>
        </w:rPr>
        <w:t>et al.</w:t>
      </w:r>
      <w:r w:rsidRPr="006B7DC7">
        <w:rPr>
          <w:rFonts w:ascii="Calibri" w:hAnsi="Calibri" w:cs="Calibri"/>
          <w:noProof/>
          <w:szCs w:val="24"/>
        </w:rPr>
        <w:t xml:space="preserve"> (2011) </w:t>
      </w:r>
      <w:r w:rsidRPr="006B7DC7">
        <w:rPr>
          <w:rFonts w:ascii="Calibri" w:hAnsi="Calibri" w:cs="Calibri"/>
          <w:i/>
          <w:iCs/>
          <w:noProof/>
          <w:szCs w:val="24"/>
        </w:rPr>
        <w:t>Cross-border Health Care in the European Union: Mapping and analysing practices and policies</w:t>
      </w:r>
      <w:r w:rsidRPr="006B7DC7">
        <w:rPr>
          <w:rFonts w:ascii="Calibri" w:hAnsi="Calibri" w:cs="Calibri"/>
          <w:noProof/>
          <w:szCs w:val="24"/>
        </w:rPr>
        <w:t>. Copenhagen: WHO Europe; Available at: https://apps.who.int/iris/bitstream/handle/10665/327961/9789289002219-eng.pdf.</w:t>
      </w:r>
    </w:p>
    <w:p w14:paraId="350E0695" w14:textId="77777777" w:rsidR="006B7DC7" w:rsidRPr="006B7DC7" w:rsidRDefault="006B7DC7" w:rsidP="006B7DC7">
      <w:pPr>
        <w:widowControl w:val="0"/>
        <w:autoSpaceDE w:val="0"/>
        <w:autoSpaceDN w:val="0"/>
        <w:adjustRightInd w:val="0"/>
        <w:spacing w:line="240" w:lineRule="auto"/>
        <w:rPr>
          <w:rFonts w:ascii="Calibri" w:hAnsi="Calibri" w:cs="Calibri"/>
          <w:noProof/>
        </w:rPr>
      </w:pPr>
      <w:r w:rsidRPr="006B7DC7">
        <w:rPr>
          <w:rFonts w:ascii="Calibri" w:hAnsi="Calibri" w:cs="Calibri"/>
          <w:noProof/>
          <w:szCs w:val="24"/>
        </w:rPr>
        <w:t xml:space="preserve">Wykes, T. and Schueller, S. (2019) ‘Why reviewing apps is not enough: Transparency for trust (T4T) principles of responsible health app marketplaces’, </w:t>
      </w:r>
      <w:r w:rsidRPr="006B7DC7">
        <w:rPr>
          <w:rFonts w:ascii="Calibri" w:hAnsi="Calibri" w:cs="Calibri"/>
          <w:i/>
          <w:iCs/>
          <w:noProof/>
          <w:szCs w:val="24"/>
        </w:rPr>
        <w:t>Journal of Medical Internet Research</w:t>
      </w:r>
      <w:r w:rsidRPr="006B7DC7">
        <w:rPr>
          <w:rFonts w:ascii="Calibri" w:hAnsi="Calibri" w:cs="Calibri"/>
          <w:noProof/>
          <w:szCs w:val="24"/>
        </w:rPr>
        <w:t>, 21(5). doi: 10.2196/12390.</w:t>
      </w:r>
    </w:p>
    <w:p w14:paraId="69C6A990" w14:textId="7AD86F0C" w:rsidR="001A5100" w:rsidRPr="001A5100" w:rsidRDefault="006B7DC7" w:rsidP="001A5100">
      <w:r>
        <w:fldChar w:fldCharType="end"/>
      </w:r>
    </w:p>
    <w:sectPr w:rsidR="001A5100" w:rsidRPr="001A5100" w:rsidSect="008267F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iarán McInerney" w:date="2020-08-04T10:16:00Z" w:initials="CM">
    <w:p w14:paraId="1EA9AB52" w14:textId="061EEEF9" w:rsidR="0008502C" w:rsidRDefault="0008502C">
      <w:pPr>
        <w:pStyle w:val="CommentText"/>
      </w:pPr>
      <w:r>
        <w:rPr>
          <w:rStyle w:val="CommentReference"/>
        </w:rPr>
        <w:annotationRef/>
      </w:r>
      <w:r>
        <w:t xml:space="preserve">Rebecca + David – </w:t>
      </w:r>
    </w:p>
    <w:p w14:paraId="5ACB1D88" w14:textId="7EED04C2" w:rsidR="0008502C" w:rsidRDefault="0008502C">
      <w:pPr>
        <w:pStyle w:val="CommentText"/>
      </w:pPr>
    </w:p>
    <w:p w14:paraId="65DC93CA" w14:textId="1C5CED2A" w:rsidR="0008502C" w:rsidRDefault="0008502C">
      <w:pPr>
        <w:pStyle w:val="CommentText"/>
      </w:pPr>
      <w:r>
        <w:t>You both commented that this point should be widened to incorporate more than just video consultation.</w:t>
      </w:r>
    </w:p>
    <w:p w14:paraId="34032047" w14:textId="036C4CA3" w:rsidR="0008502C" w:rsidRDefault="0008502C">
      <w:pPr>
        <w:pStyle w:val="CommentText"/>
      </w:pPr>
    </w:p>
    <w:p w14:paraId="6CC4C0E2" w14:textId="0E37C6BB" w:rsidR="0008502C" w:rsidRDefault="0008502C" w:rsidP="00E1344E">
      <w:pPr>
        <w:pStyle w:val="CommentText"/>
        <w:numPr>
          <w:ilvl w:val="0"/>
          <w:numId w:val="10"/>
        </w:numPr>
      </w:pPr>
      <w:r>
        <w:t xml:space="preserve"> Do you have a citation for making such a statement?</w:t>
      </w:r>
    </w:p>
    <w:p w14:paraId="435FD4CA" w14:textId="1B5FD79B" w:rsidR="0008502C" w:rsidRDefault="0008502C" w:rsidP="00E1344E">
      <w:pPr>
        <w:pStyle w:val="CommentText"/>
        <w:numPr>
          <w:ilvl w:val="0"/>
          <w:numId w:val="10"/>
        </w:numPr>
      </w:pPr>
      <w:r>
        <w:t xml:space="preserve"> Alternatively, are you happier if the current statement is prefaced with “For example…”?</w:t>
      </w:r>
    </w:p>
  </w:comment>
  <w:comment w:id="1" w:author="Ciarán McInerney" w:date="2020-08-04T10:20:00Z" w:initials="CM">
    <w:p w14:paraId="217678B5" w14:textId="77777777" w:rsidR="0008502C" w:rsidRDefault="0008502C" w:rsidP="00823212">
      <w:pPr>
        <w:pStyle w:val="CommentText"/>
      </w:pPr>
      <w:r>
        <w:rPr>
          <w:rStyle w:val="CommentReference"/>
        </w:rPr>
        <w:annotationRef/>
      </w:r>
      <w:r>
        <w:t>Rebecca –</w:t>
      </w:r>
    </w:p>
    <w:p w14:paraId="590177D1" w14:textId="77777777" w:rsidR="0008502C" w:rsidRDefault="0008502C" w:rsidP="00823212">
      <w:pPr>
        <w:pStyle w:val="CommentText"/>
      </w:pPr>
    </w:p>
    <w:p w14:paraId="285E7261" w14:textId="77777777" w:rsidR="0008502C" w:rsidRDefault="0008502C" w:rsidP="00823212">
      <w:pPr>
        <w:pStyle w:val="CommentText"/>
      </w:pPr>
      <w:r>
        <w:t>You commented that literature on information infrastructures is relevant, here.</w:t>
      </w:r>
    </w:p>
    <w:p w14:paraId="4A56CAD4" w14:textId="77777777" w:rsidR="0008502C" w:rsidRDefault="0008502C" w:rsidP="00823212">
      <w:pPr>
        <w:pStyle w:val="CommentText"/>
      </w:pPr>
    </w:p>
    <w:p w14:paraId="7EB00DD0" w14:textId="77777777" w:rsidR="0008502C" w:rsidRDefault="0008502C" w:rsidP="00823212">
      <w:pPr>
        <w:pStyle w:val="CommentText"/>
        <w:numPr>
          <w:ilvl w:val="0"/>
          <w:numId w:val="10"/>
        </w:numPr>
      </w:pPr>
      <w:r>
        <w:t xml:space="preserve"> Can you provide a citation and statement, please?</w:t>
      </w:r>
    </w:p>
  </w:comment>
  <w:comment w:id="2" w:author="Ciarán McInerney" w:date="2020-08-11T17:10:00Z" w:initials="CM">
    <w:p w14:paraId="51A8E3D7" w14:textId="77777777" w:rsidR="0008502C" w:rsidRDefault="0008502C" w:rsidP="006A6EEC">
      <w:pPr>
        <w:pStyle w:val="CommentText"/>
      </w:pPr>
      <w:r>
        <w:rPr>
          <w:rStyle w:val="CommentReference"/>
        </w:rPr>
        <w:annotationRef/>
      </w:r>
      <w:r>
        <w:t xml:space="preserve">David – </w:t>
      </w:r>
    </w:p>
    <w:p w14:paraId="57399FF2" w14:textId="77777777" w:rsidR="0008502C" w:rsidRDefault="0008502C" w:rsidP="006A6EEC">
      <w:pPr>
        <w:pStyle w:val="CommentText"/>
      </w:pPr>
    </w:p>
    <w:p w14:paraId="58B9F5E2" w14:textId="77777777" w:rsidR="0008502C" w:rsidRDefault="0008502C" w:rsidP="006A6EEC">
      <w:pPr>
        <w:pStyle w:val="CommentText"/>
      </w:pPr>
      <w:r>
        <w:t>You commented that it would be good to mention the fewer regulations for technology than for treatments.</w:t>
      </w:r>
    </w:p>
    <w:p w14:paraId="711AB950" w14:textId="77777777" w:rsidR="0008502C" w:rsidRDefault="0008502C" w:rsidP="006A6EEC">
      <w:pPr>
        <w:pStyle w:val="CommentText"/>
      </w:pPr>
    </w:p>
    <w:p w14:paraId="5D957721" w14:textId="6E8B25A2" w:rsidR="0008502C" w:rsidRDefault="0008502C" w:rsidP="006A6EEC">
      <w:pPr>
        <w:pStyle w:val="CommentText"/>
      </w:pPr>
      <w:r>
        <w:t>- Can you provide a citation so that it would succinctly fit in with this list?</w:t>
      </w:r>
    </w:p>
  </w:comment>
  <w:comment w:id="3" w:author="Ciarán McInerney" w:date="2020-08-04T10:34:00Z" w:initials="CM">
    <w:p w14:paraId="2A3893CC" w14:textId="53DB3D2E" w:rsidR="0008502C" w:rsidRDefault="0008502C">
      <w:pPr>
        <w:pStyle w:val="CommentText"/>
      </w:pPr>
      <w:r>
        <w:rPr>
          <w:rStyle w:val="CommentReference"/>
        </w:rPr>
        <w:annotationRef/>
      </w:r>
      <w:r>
        <w:t xml:space="preserve">Owen – </w:t>
      </w:r>
    </w:p>
    <w:p w14:paraId="2893FE5D" w14:textId="2814F44F" w:rsidR="0008502C" w:rsidRDefault="0008502C">
      <w:pPr>
        <w:pStyle w:val="CommentText"/>
      </w:pPr>
    </w:p>
    <w:p w14:paraId="46ED494D" w14:textId="5DD7FBBA" w:rsidR="0008502C" w:rsidRDefault="0008502C">
      <w:pPr>
        <w:pStyle w:val="CommentText"/>
      </w:pPr>
      <w:r>
        <w:t>You commented that we should include a description of the recruitment process.</w:t>
      </w:r>
    </w:p>
    <w:p w14:paraId="41E0E82F" w14:textId="1D139309" w:rsidR="0008502C" w:rsidRDefault="0008502C">
      <w:pPr>
        <w:pStyle w:val="CommentText"/>
      </w:pPr>
    </w:p>
    <w:p w14:paraId="12FC6F1A" w14:textId="7C7F4EBC" w:rsidR="0008502C" w:rsidRDefault="0008502C" w:rsidP="00256640">
      <w:pPr>
        <w:pStyle w:val="CommentText"/>
        <w:numPr>
          <w:ilvl w:val="0"/>
          <w:numId w:val="10"/>
        </w:numPr>
      </w:pPr>
      <w:r>
        <w:t xml:space="preserve"> Can you please offer some suggested wording?</w:t>
      </w:r>
    </w:p>
  </w:comment>
  <w:comment w:id="4" w:author="Ciarán McInerney" w:date="2020-08-11T17:14:00Z" w:initials="CM">
    <w:p w14:paraId="0AF4D833" w14:textId="77777777" w:rsidR="0008502C" w:rsidRDefault="0008502C" w:rsidP="0033179C">
      <w:pPr>
        <w:pStyle w:val="CommentText"/>
      </w:pPr>
      <w:r>
        <w:rPr>
          <w:rStyle w:val="CommentReference"/>
        </w:rPr>
        <w:annotationRef/>
      </w: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6E16C775" w14:textId="77777777" w:rsidR="0008502C" w:rsidRDefault="0008502C" w:rsidP="0033179C">
      <w:pPr>
        <w:pStyle w:val="CommentText"/>
      </w:pPr>
    </w:p>
    <w:p w14:paraId="7AEED6C6" w14:textId="77777777" w:rsidR="0008502C" w:rsidRDefault="0008502C" w:rsidP="0033179C">
      <w:pPr>
        <w:pStyle w:val="CommentText"/>
      </w:pPr>
      <w:r>
        <w:t>Rebecca commented that all the challenges can be reduced to three:</w:t>
      </w:r>
    </w:p>
    <w:p w14:paraId="37B27320" w14:textId="77777777" w:rsidR="0008502C" w:rsidRDefault="0008502C" w:rsidP="0033179C">
      <w:pPr>
        <w:pStyle w:val="CommentText"/>
        <w:numPr>
          <w:ilvl w:val="0"/>
          <w:numId w:val="11"/>
        </w:numPr>
      </w:pPr>
      <w:r>
        <w:t>An environment where there is rapid innovation, often leveraging existing hardware and adding to or creating HISs</w:t>
      </w:r>
    </w:p>
    <w:p w14:paraId="53F75C94" w14:textId="77777777" w:rsidR="0008502C" w:rsidRDefault="0008502C" w:rsidP="0033179C">
      <w:pPr>
        <w:pStyle w:val="CommentText"/>
        <w:numPr>
          <w:ilvl w:val="0"/>
          <w:numId w:val="11"/>
        </w:numPr>
      </w:pPr>
      <w:r>
        <w:t>An increasing amount of data being collected, but less consideration of how to integrate, interpret, and present that to both healthcare professionals and patients</w:t>
      </w:r>
    </w:p>
    <w:p w14:paraId="53A77E52" w14:textId="77777777" w:rsidR="0008502C" w:rsidRDefault="0008502C" w:rsidP="0033179C">
      <w:pPr>
        <w:pStyle w:val="CommentText"/>
        <w:numPr>
          <w:ilvl w:val="0"/>
          <w:numId w:val="11"/>
        </w:numPr>
      </w:pPr>
      <w:r>
        <w:t>HITs leading to changes in how patients interact with the healthcare system</w:t>
      </w:r>
    </w:p>
    <w:p w14:paraId="5BA5E07C" w14:textId="77777777" w:rsidR="0008502C" w:rsidRDefault="0008502C" w:rsidP="0033179C">
      <w:pPr>
        <w:pStyle w:val="CommentText"/>
      </w:pPr>
    </w:p>
    <w:p w14:paraId="05A1E6F1" w14:textId="77777777" w:rsidR="0008502C" w:rsidRDefault="0008502C" w:rsidP="0033179C">
      <w:pPr>
        <w:pStyle w:val="CommentText"/>
        <w:numPr>
          <w:ilvl w:val="0"/>
          <w:numId w:val="10"/>
        </w:numPr>
      </w:pPr>
      <w:r>
        <w:t xml:space="preserve"> Should we change this section to reflect the three-challenge format?</w:t>
      </w:r>
    </w:p>
    <w:p w14:paraId="0D84A9B3" w14:textId="356EE882" w:rsidR="0008502C" w:rsidRDefault="0008502C">
      <w:pPr>
        <w:pStyle w:val="CommentText"/>
      </w:pPr>
    </w:p>
  </w:comment>
  <w:comment w:id="5" w:author="Ciarán McInerney" w:date="2020-08-11T17:14:00Z" w:initials="CM">
    <w:p w14:paraId="4110C762" w14:textId="77777777" w:rsidR="0008502C" w:rsidRDefault="0008502C" w:rsidP="0033179C">
      <w:pPr>
        <w:pStyle w:val="CommentText"/>
      </w:pP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3BBDD172" w14:textId="77777777" w:rsidR="0008502C" w:rsidRDefault="0008502C" w:rsidP="0033179C">
      <w:pPr>
        <w:pStyle w:val="CommentText"/>
      </w:pPr>
    </w:p>
    <w:p w14:paraId="7C18C9E4" w14:textId="77777777" w:rsidR="0008502C" w:rsidRDefault="0008502C" w:rsidP="0033179C">
      <w:pPr>
        <w:pStyle w:val="CommentText"/>
      </w:pPr>
      <w:r>
        <w:t>Ibrahim commented that it might be good to link each challenges to a theory in patient safety.</w:t>
      </w:r>
    </w:p>
    <w:p w14:paraId="5E063AF8" w14:textId="77777777" w:rsidR="0008502C" w:rsidRDefault="0008502C" w:rsidP="0033179C">
      <w:pPr>
        <w:pStyle w:val="CommentText"/>
      </w:pPr>
    </w:p>
    <w:p w14:paraId="301121C6" w14:textId="77777777" w:rsidR="0008502C" w:rsidRDefault="0008502C" w:rsidP="0033179C">
      <w:pPr>
        <w:pStyle w:val="CommentText"/>
        <w:numPr>
          <w:ilvl w:val="0"/>
          <w:numId w:val="10"/>
        </w:numPr>
      </w:pPr>
      <w:r>
        <w:t xml:space="preserve"> Is this something we want to do?</w:t>
      </w:r>
    </w:p>
    <w:p w14:paraId="1EFF8D38" w14:textId="4CD952D8" w:rsidR="0008502C" w:rsidRDefault="0008502C">
      <w:pPr>
        <w:pStyle w:val="CommentText"/>
      </w:pPr>
    </w:p>
  </w:comment>
  <w:comment w:id="6" w:author="Ciarán McInerney" w:date="2020-08-04T09:41:00Z" w:initials="CM">
    <w:p w14:paraId="060B4ED8" w14:textId="77777777" w:rsidR="0008502C" w:rsidRDefault="0008502C">
      <w:pPr>
        <w:pStyle w:val="CommentText"/>
      </w:pPr>
      <w:r>
        <w:rPr>
          <w:rStyle w:val="CommentReference"/>
        </w:rPr>
        <w:annotationRef/>
      </w:r>
      <w:r>
        <w:t>David J + Niels –</w:t>
      </w:r>
    </w:p>
    <w:p w14:paraId="11E55969" w14:textId="77777777" w:rsidR="0008502C" w:rsidRDefault="0008502C">
      <w:pPr>
        <w:pStyle w:val="CommentText"/>
      </w:pPr>
    </w:p>
    <w:p w14:paraId="08214CF2" w14:textId="0AB9B870" w:rsidR="0008502C" w:rsidRDefault="0008502C">
      <w:pPr>
        <w:pStyle w:val="CommentText"/>
      </w:pPr>
      <w:r>
        <w:t>Please, review and edit as appropriate.</w:t>
      </w:r>
    </w:p>
  </w:comment>
  <w:comment w:id="7" w:author="Ciarán McInerney" w:date="2020-08-04T11:14:00Z" w:initials="CM">
    <w:p w14:paraId="2D92A5B5" w14:textId="06F1A1C7" w:rsidR="0008502C" w:rsidRDefault="0008502C">
      <w:pPr>
        <w:pStyle w:val="CommentText"/>
      </w:pPr>
      <w:r>
        <w:rPr>
          <w:rStyle w:val="CommentReference"/>
        </w:rPr>
        <w:annotationRef/>
      </w:r>
      <w:r>
        <w:t xml:space="preserve">Rebecca – </w:t>
      </w:r>
    </w:p>
    <w:p w14:paraId="57177460" w14:textId="4E080DE8" w:rsidR="0008502C" w:rsidRDefault="0008502C">
      <w:pPr>
        <w:pStyle w:val="CommentText"/>
      </w:pPr>
    </w:p>
    <w:p w14:paraId="260A68BB" w14:textId="69A2269F" w:rsidR="0008502C" w:rsidRDefault="0008502C">
      <w:pPr>
        <w:pStyle w:val="CommentText"/>
      </w:pPr>
      <w:r>
        <w:t>You commented that there are different kinds of trust.</w:t>
      </w:r>
    </w:p>
    <w:p w14:paraId="0CB0930F" w14:textId="44B29FFC" w:rsidR="0008502C" w:rsidRDefault="0008502C">
      <w:pPr>
        <w:pStyle w:val="CommentText"/>
      </w:pPr>
    </w:p>
    <w:p w14:paraId="13B057C6" w14:textId="514880BD" w:rsidR="0008502C" w:rsidRDefault="0008502C" w:rsidP="003354EE">
      <w:pPr>
        <w:pStyle w:val="CommentText"/>
        <w:numPr>
          <w:ilvl w:val="0"/>
          <w:numId w:val="10"/>
        </w:numPr>
      </w:pPr>
      <w:r>
        <w:t xml:space="preserve"> Can you help me to understand what these kinds of trust are and how the distinctions are important for this paper, please?</w:t>
      </w:r>
    </w:p>
  </w:comment>
  <w:comment w:id="8" w:author="Ciarán McInerney" w:date="2020-08-04T11:16:00Z" w:initials="CM">
    <w:p w14:paraId="17839136" w14:textId="530CFB2F" w:rsidR="0008502C" w:rsidRDefault="0008502C">
      <w:pPr>
        <w:pStyle w:val="CommentText"/>
      </w:pPr>
      <w:r>
        <w:rPr>
          <w:rStyle w:val="CommentReference"/>
        </w:rPr>
        <w:annotationRef/>
      </w:r>
      <w:r>
        <w:t xml:space="preserve">Rebecca – </w:t>
      </w:r>
    </w:p>
    <w:p w14:paraId="18779ED8" w14:textId="640E93A7" w:rsidR="0008502C" w:rsidRDefault="0008502C">
      <w:pPr>
        <w:pStyle w:val="CommentText"/>
      </w:pPr>
    </w:p>
    <w:p w14:paraId="1E435825" w14:textId="61C31E6B" w:rsidR="0008502C" w:rsidRDefault="0008502C">
      <w:pPr>
        <w:pStyle w:val="CommentText"/>
      </w:pPr>
      <w:r>
        <w:t>You commented that this statement needs expanding.</w:t>
      </w:r>
    </w:p>
    <w:p w14:paraId="1572E436" w14:textId="77777777" w:rsidR="0008502C" w:rsidRDefault="0008502C">
      <w:pPr>
        <w:pStyle w:val="CommentText"/>
      </w:pPr>
    </w:p>
    <w:p w14:paraId="4AB04C68" w14:textId="10CBBBC5" w:rsidR="0008502C" w:rsidRDefault="0008502C" w:rsidP="003354EE">
      <w:pPr>
        <w:pStyle w:val="CommentText"/>
        <w:numPr>
          <w:ilvl w:val="0"/>
          <w:numId w:val="10"/>
        </w:numPr>
      </w:pPr>
      <w:r>
        <w:t xml:space="preserve"> How shall we expand? Is it that the core message is not communicated or is it that an example would clarify the partly communicated message?</w:t>
      </w:r>
    </w:p>
  </w:comment>
  <w:comment w:id="9" w:author="Ciarán McInerney" w:date="2020-08-12T18:05:00Z" w:initials="CM">
    <w:p w14:paraId="589EC734" w14:textId="77777777" w:rsidR="00CE0FE4" w:rsidRDefault="00CE0FE4" w:rsidP="00CE0FE4">
      <w:pPr>
        <w:pStyle w:val="CommentText"/>
      </w:pPr>
      <w:r>
        <w:rPr>
          <w:rStyle w:val="CommentReference"/>
        </w:rPr>
        <w:annotationRef/>
      </w:r>
      <w:r>
        <w:rPr>
          <w:rStyle w:val="CommentReference"/>
        </w:rPr>
        <w:annotationRef/>
      </w:r>
      <w:r>
        <w:t xml:space="preserve">Jon – </w:t>
      </w:r>
    </w:p>
    <w:p w14:paraId="5E4D0BE7" w14:textId="77777777" w:rsidR="00CE0FE4" w:rsidRDefault="00CE0FE4" w:rsidP="00CE0FE4">
      <w:pPr>
        <w:pStyle w:val="CommentText"/>
      </w:pPr>
    </w:p>
    <w:p w14:paraId="1631CF91" w14:textId="4CCE79FA" w:rsidR="00CE0FE4" w:rsidRDefault="00CE0FE4" w:rsidP="00CE0FE4">
      <w:pPr>
        <w:pStyle w:val="CommentText"/>
      </w:pPr>
      <w:r>
        <w:t>Can you please write a succinct definition of the socio-technical perspective and also a description of how such a perspective is good for patient safe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35FD4CA" w15:done="0"/>
  <w15:commentEx w15:paraId="7EB00DD0" w15:done="0"/>
  <w15:commentEx w15:paraId="5D957721" w15:done="0"/>
  <w15:commentEx w15:paraId="12FC6F1A" w15:done="0"/>
  <w15:commentEx w15:paraId="0D84A9B3" w15:done="0"/>
  <w15:commentEx w15:paraId="1EFF8D38" w15:done="0"/>
  <w15:commentEx w15:paraId="08214CF2" w15:done="0"/>
  <w15:commentEx w15:paraId="13B057C6" w15:done="0"/>
  <w15:commentEx w15:paraId="4AB04C68" w15:done="0"/>
  <w15:commentEx w15:paraId="1631CF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BFABB" w16cex:dateUtc="2020-07-17T09:23:00Z"/>
  <w16cex:commentExtensible w16cex:durableId="22C1504B" w16cex:dateUtc="2020-07-21T10:30:00Z"/>
  <w16cex:commentExtensible w16cex:durableId="22BBFAEC" w16cex:dateUtc="2020-07-17T09:24:00Z"/>
  <w16cex:commentExtensible w16cex:durableId="22C15120" w16cex:dateUtc="2020-07-21T10:33:00Z"/>
  <w16cex:commentExtensible w16cex:durableId="22C151CE" w16cex:dateUtc="2020-07-21T10:36:00Z"/>
  <w16cex:commentExtensible w16cex:durableId="22C15234" w16cex:dateUtc="2020-07-21T10:38:00Z"/>
  <w16cex:commentExtensible w16cex:durableId="22BBFBD5" w16cex:dateUtc="2020-07-17T09:28:00Z"/>
  <w16cex:commentExtensible w16cex:durableId="22C1529F" w16cex:dateUtc="2020-07-21T10:40:00Z"/>
  <w16cex:commentExtensible w16cex:durableId="22C534A7" w16cex:dateUtc="2020-07-24T09:21:00Z"/>
  <w16cex:commentExtensible w16cex:durableId="22C533AA" w16cex:dateUtc="2020-07-24T09:17:00Z"/>
  <w16cex:commentExtensible w16cex:durableId="22C53541" w16cex:dateUtc="2020-07-24T09:24:00Z"/>
  <w16cex:commentExtensible w16cex:durableId="22BBFD30" w16cex:dateUtc="2020-07-17T09:34:00Z"/>
  <w16cex:commentExtensible w16cex:durableId="22C535B4" w16cex:dateUtc="2020-07-24T09:25:00Z"/>
  <w16cex:commentExtensible w16cex:durableId="22BBFD9C" w16cex:dateUtc="2020-07-17T09:36:00Z"/>
  <w16cex:commentExtensible w16cex:durableId="22C5361B" w16cex:dateUtc="2020-07-24T09:27:00Z"/>
  <w16cex:commentExtensible w16cex:durableId="22C1553B" w16cex:dateUtc="2020-07-21T10:51:00Z"/>
  <w16cex:commentExtensible w16cex:durableId="22C5367F" w16cex:dateUtc="2020-07-24T09:29:00Z"/>
  <w16cex:commentExtensible w16cex:durableId="22C154C7" w16cex:dateUtc="2020-07-21T10:49:00Z"/>
  <w16cex:commentExtensible w16cex:durableId="22BBFE58" w16cex:dateUtc="2020-07-17T09:39:00Z"/>
  <w16cex:commentExtensible w16cex:durableId="22BBFE82" w16cex:dateUtc="2020-07-17T09:40:00Z"/>
  <w16cex:commentExtensible w16cex:durableId="22C16E83" w16cex:dateUtc="2020-07-21T12:39:00Z"/>
  <w16cex:commentExtensible w16cex:durableId="22BBFF03" w16cex:dateUtc="2020-07-17T09:42:00Z"/>
  <w16cex:commentExtensible w16cex:durableId="22BBFF74" w16cex:dateUtc="2020-07-17T09:44:00Z"/>
  <w16cex:commentExtensible w16cex:durableId="22C5384E" w16cex:dateUtc="2020-07-24T09:37:00Z"/>
  <w16cex:commentExtensible w16cex:durableId="22BBFFEA" w16cex:dateUtc="2020-07-17T09:46:00Z"/>
  <w16cex:commentExtensible w16cex:durableId="22C53873" w16cex:dateUtc="2020-07-24T09:37:00Z"/>
  <w16cex:commentExtensible w16cex:durableId="22BC00C0" w16cex:dateUtc="2020-07-17T09:49:00Z"/>
  <w16cex:commentExtensible w16cex:durableId="22BC050F" w16cex:dateUtc="2020-07-17T10:07:00Z"/>
  <w16cex:commentExtensible w16cex:durableId="22C53A86" w16cex:dateUtc="2020-07-24T09:46:00Z"/>
  <w16cex:commentExtensible w16cex:durableId="22BC079F" w16cex:dateUtc="2020-07-17T10:18:00Z"/>
  <w16cex:commentExtensible w16cex:durableId="22BC07EE" w16cex:dateUtc="2020-07-17T10:20:00Z"/>
  <w16cex:commentExtensible w16cex:durableId="22BC0238" w16cex:dateUtc="2020-07-17T09:55:00Z"/>
  <w16cex:commentExtensible w16cex:durableId="22BC09A4" w16cex:dateUtc="2020-07-17T10:27:00Z"/>
  <w16cex:commentExtensible w16cex:durableId="22BC0292" w16cex:dateUtc="2020-07-17T09:57:00Z"/>
  <w16cex:commentExtensible w16cex:durableId="22BC03BD" w16cex:dateUtc="2020-07-17T10:02:00Z"/>
  <w16cex:commentExtensible w16cex:durableId="22C53B3F" w16cex:dateUtc="2020-07-24T09:49:00Z"/>
  <w16cex:commentExtensible w16cex:durableId="22BC0351" w16cex:dateUtc="2020-07-17T10:00:00Z"/>
  <w16cex:commentExtensible w16cex:durableId="22C171AF" w16cex:dateUtc="2020-07-21T12:52:00Z"/>
  <w16cex:commentExtensible w16cex:durableId="22C17261" w16cex:dateUtc="2020-07-21T12:55:00Z"/>
  <w16cex:commentExtensible w16cex:durableId="22C540A7" w16cex:dateUtc="2020-07-24T10:12:00Z"/>
  <w16cex:commentExtensible w16cex:durableId="22C1734E" w16cex:dateUtc="2020-07-21T1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A18644" w16cid:durableId="22BBFABB"/>
  <w16cid:commentId w16cid:paraId="0623D6B6" w16cid:durableId="22C1504B"/>
  <w16cid:commentId w16cid:paraId="0FCEF71A" w16cid:durableId="22BBFAEC"/>
  <w16cid:commentId w16cid:paraId="1337BC8C" w16cid:durableId="22C15120"/>
  <w16cid:commentId w16cid:paraId="7A9ADA08" w16cid:durableId="22C151CE"/>
  <w16cid:commentId w16cid:paraId="4DFAE5D9" w16cid:durableId="22BBF9F8"/>
  <w16cid:commentId w16cid:paraId="0CC2FE43" w16cid:durableId="22C15234"/>
  <w16cid:commentId w16cid:paraId="3160ED6B" w16cid:durableId="22BBFBD5"/>
  <w16cid:commentId w16cid:paraId="04ED30DE" w16cid:durableId="22C1529F"/>
  <w16cid:commentId w16cid:paraId="13290D33" w16cid:durableId="22BBF9F9"/>
  <w16cid:commentId w16cid:paraId="740C590F" w16cid:durableId="22BBF9FA"/>
  <w16cid:commentId w16cid:paraId="0A814F05" w16cid:durableId="22BBF9FB"/>
  <w16cid:commentId w16cid:paraId="17697EA4" w16cid:durableId="22C14FDC"/>
  <w16cid:commentId w16cid:paraId="612D85A4" w16cid:durableId="22C534A7"/>
  <w16cid:commentId w16cid:paraId="402CCA1E" w16cid:durableId="22C533AA"/>
  <w16cid:commentId w16cid:paraId="2F515215" w16cid:durableId="22BBF9FC"/>
  <w16cid:commentId w16cid:paraId="58818907" w16cid:durableId="22BBF9FD"/>
  <w16cid:commentId w16cid:paraId="647DD93A" w16cid:durableId="22C53541"/>
  <w16cid:commentId w16cid:paraId="3403BC13" w16cid:durableId="22BBFD30"/>
  <w16cid:commentId w16cid:paraId="0B55B207" w16cid:durableId="22C6809E"/>
  <w16cid:commentId w16cid:paraId="25E9CDDF" w16cid:durableId="22C14FE0"/>
  <w16cid:commentId w16cid:paraId="7452D661" w16cid:durableId="22C535B4"/>
  <w16cid:commentId w16cid:paraId="14A7BACF" w16cid:durableId="22BBF9FE"/>
  <w16cid:commentId w16cid:paraId="56D3B1AE" w16cid:durableId="22BBF9FF"/>
  <w16cid:commentId w16cid:paraId="233A4FF2" w16cid:durableId="22BBFD9C"/>
  <w16cid:commentId w16cid:paraId="43E2FE5A" w16cid:durableId="22C5361B"/>
  <w16cid:commentId w16cid:paraId="02770338" w16cid:durableId="22C1553B"/>
  <w16cid:commentId w16cid:paraId="35391686" w16cid:durableId="22C5367F"/>
  <w16cid:commentId w16cid:paraId="72B87768" w16cid:durableId="22C154C7"/>
  <w16cid:commentId w16cid:paraId="4F7F15E3" w16cid:durableId="22BBFE58"/>
  <w16cid:commentId w16cid:paraId="1AED342C" w16cid:durableId="22C686EC"/>
  <w16cid:commentId w16cid:paraId="3241B13E" w16cid:durableId="22BBFE82"/>
  <w16cid:commentId w16cid:paraId="024298BF" w16cid:durableId="22BBFA00"/>
  <w16cid:commentId w16cid:paraId="01B31BF3" w16cid:durableId="22BBFA01"/>
  <w16cid:commentId w16cid:paraId="4EFE0671" w16cid:durableId="22C681CC"/>
  <w16cid:commentId w16cid:paraId="15D418FA" w16cid:durableId="22C16E83"/>
  <w16cid:commentId w16cid:paraId="737DF72F" w16cid:durableId="22BBFF03"/>
  <w16cid:commentId w16cid:paraId="3683342D" w16cid:durableId="22BBFA02"/>
  <w16cid:commentId w16cid:paraId="733BED56" w16cid:durableId="22BBFF74"/>
  <w16cid:commentId w16cid:paraId="4FB6103C" w16cid:durableId="22C5384E"/>
  <w16cid:commentId w16cid:paraId="6ABFE280" w16cid:durableId="22BBFFEA"/>
  <w16cid:commentId w16cid:paraId="334D0A64" w16cid:durableId="22C53873"/>
  <w16cid:commentId w16cid:paraId="31D4D312" w16cid:durableId="22C14FEC"/>
  <w16cid:commentId w16cid:paraId="768450E0" w16cid:durableId="22BBFA03"/>
  <w16cid:commentId w16cid:paraId="703288C0" w16cid:durableId="22BBFA04"/>
  <w16cid:commentId w16cid:paraId="3F00ECC7" w16cid:durableId="22BBFA05"/>
  <w16cid:commentId w16cid:paraId="3076FBFF" w16cid:durableId="22BC00C0"/>
  <w16cid:commentId w16cid:paraId="5F048BDB" w16cid:durableId="22C68658"/>
  <w16cid:commentId w16cid:paraId="44A30EB1" w16cid:durableId="22BBFA06"/>
  <w16cid:commentId w16cid:paraId="51785D5F" w16cid:durableId="22BC050F"/>
  <w16cid:commentId w16cid:paraId="7E229A57" w16cid:durableId="22C53A86"/>
  <w16cid:commentId w16cid:paraId="6F71DE2D" w16cid:durableId="22BC079F"/>
  <w16cid:commentId w16cid:paraId="7AB2815B" w16cid:durableId="22C6861B"/>
  <w16cid:commentId w16cid:paraId="714F2536" w16cid:durableId="22BC07EE"/>
  <w16cid:commentId w16cid:paraId="4E5BCD2F" w16cid:durableId="22BC0238"/>
  <w16cid:commentId w16cid:paraId="38E42793" w16cid:durableId="22C14FF6"/>
  <w16cid:commentId w16cid:paraId="578A3A65" w16cid:durableId="22BC09A4"/>
  <w16cid:commentId w16cid:paraId="78A07CA9" w16cid:durableId="22BC0292"/>
  <w16cid:commentId w16cid:paraId="6D648DFB" w16cid:durableId="22BBFA07"/>
  <w16cid:commentId w16cid:paraId="2726AE2A" w16cid:durableId="22BBFA08"/>
  <w16cid:commentId w16cid:paraId="4B00D603" w16cid:durableId="22BC03BD"/>
  <w16cid:commentId w16cid:paraId="4330DD91" w16cid:durableId="22C14FFC"/>
  <w16cid:commentId w16cid:paraId="44B0DB31" w16cid:durableId="22C14FFD"/>
  <w16cid:commentId w16cid:paraId="5559E2B8" w16cid:durableId="22C14FFE"/>
  <w16cid:commentId w16cid:paraId="07C66B48" w16cid:durableId="22C53B3F"/>
  <w16cid:commentId w16cid:paraId="7BC21D71" w16cid:durableId="22BC0351"/>
  <w16cid:commentId w16cid:paraId="6C7D04BD" w16cid:durableId="22C171AF"/>
  <w16cid:commentId w16cid:paraId="40BCE35F" w16cid:durableId="22BBFA09"/>
  <w16cid:commentId w16cid:paraId="2222C0D8" w16cid:durableId="22BBFA0A"/>
  <w16cid:commentId w16cid:paraId="7A3F11CD" w16cid:durableId="22C17261"/>
  <w16cid:commentId w16cid:paraId="35ABC98F" w16cid:durableId="22C683C3"/>
  <w16cid:commentId w16cid:paraId="0C3377E9" w16cid:durableId="22BBFA0B"/>
  <w16cid:commentId w16cid:paraId="5417128D" w16cid:durableId="22BBFA0C"/>
  <w16cid:commentId w16cid:paraId="7CC6C97F" w16cid:durableId="22C540A7"/>
  <w16cid:commentId w16cid:paraId="0C4D886C" w16cid:durableId="22BBFA0D"/>
  <w16cid:commentId w16cid:paraId="425D7DEE" w16cid:durableId="22C68316"/>
  <w16cid:commentId w16cid:paraId="44499CDC" w16cid:durableId="22BBFA0E"/>
  <w16cid:commentId w16cid:paraId="58A31CEE" w16cid:durableId="22C15006"/>
  <w16cid:commentId w16cid:paraId="22175CA1" w16cid:durableId="22C1734E"/>
  <w16cid:commentId w16cid:paraId="20BACF64" w16cid:durableId="22BBFA0F"/>
  <w16cid:commentId w16cid:paraId="7F9F8610" w16cid:durableId="22BBFA10"/>
  <w16cid:commentId w16cid:paraId="5C7ACBBB" w16cid:durableId="22C682BE"/>
  <w16cid:commentId w16cid:paraId="7BD5659F" w16cid:durableId="22BBFA11"/>
  <w16cid:commentId w16cid:paraId="132F52E3" w16cid:durableId="22BBFA1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EC5DF5" w14:textId="77777777" w:rsidR="0008502C" w:rsidRDefault="0008502C" w:rsidP="009500EF">
      <w:pPr>
        <w:spacing w:after="0" w:line="240" w:lineRule="auto"/>
      </w:pPr>
      <w:r>
        <w:separator/>
      </w:r>
    </w:p>
  </w:endnote>
  <w:endnote w:type="continuationSeparator" w:id="0">
    <w:p w14:paraId="597E919C" w14:textId="77777777" w:rsidR="0008502C" w:rsidRDefault="0008502C" w:rsidP="009500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59868901"/>
      <w:docPartObj>
        <w:docPartGallery w:val="Page Numbers (Bottom of Page)"/>
        <w:docPartUnique/>
      </w:docPartObj>
    </w:sdtPr>
    <w:sdtContent>
      <w:p w14:paraId="527FD71E" w14:textId="15FCBBB0" w:rsidR="0008502C" w:rsidRDefault="0008502C" w:rsidP="00ED697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C826A9" w14:textId="77777777" w:rsidR="0008502C" w:rsidRDefault="000850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919436906"/>
      <w:docPartObj>
        <w:docPartGallery w:val="Page Numbers (Bottom of Page)"/>
        <w:docPartUnique/>
      </w:docPartObj>
    </w:sdtPr>
    <w:sdtContent>
      <w:p w14:paraId="68BC3DDF" w14:textId="55B7D7FB" w:rsidR="0008502C" w:rsidRDefault="0008502C" w:rsidP="00ED697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B7DC7">
          <w:rPr>
            <w:rStyle w:val="PageNumber"/>
            <w:noProof/>
          </w:rPr>
          <w:t>9</w:t>
        </w:r>
        <w:r>
          <w:rPr>
            <w:rStyle w:val="PageNumber"/>
          </w:rPr>
          <w:fldChar w:fldCharType="end"/>
        </w:r>
      </w:p>
    </w:sdtContent>
  </w:sdt>
  <w:p w14:paraId="55DF0B2A" w14:textId="77777777" w:rsidR="0008502C" w:rsidRDefault="00085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5EFAEA" w14:textId="77777777" w:rsidR="0008502C" w:rsidRDefault="0008502C" w:rsidP="009500EF">
      <w:pPr>
        <w:spacing w:after="0" w:line="240" w:lineRule="auto"/>
      </w:pPr>
      <w:r>
        <w:separator/>
      </w:r>
    </w:p>
  </w:footnote>
  <w:footnote w:type="continuationSeparator" w:id="0">
    <w:p w14:paraId="7C224640" w14:textId="77777777" w:rsidR="0008502C" w:rsidRDefault="0008502C" w:rsidP="009500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A13985"/>
    <w:multiLevelType w:val="hybridMultilevel"/>
    <w:tmpl w:val="889413CE"/>
    <w:lvl w:ilvl="0" w:tplc="530E8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B0427C1"/>
    <w:multiLevelType w:val="hybridMultilevel"/>
    <w:tmpl w:val="E9F6179A"/>
    <w:lvl w:ilvl="0" w:tplc="A66AAA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9"/>
  </w:num>
  <w:num w:numId="4">
    <w:abstractNumId w:val="6"/>
  </w:num>
  <w:num w:numId="5">
    <w:abstractNumId w:val="11"/>
  </w:num>
  <w:num w:numId="6">
    <w:abstractNumId w:val="12"/>
  </w:num>
  <w:num w:numId="7">
    <w:abstractNumId w:val="3"/>
  </w:num>
  <w:num w:numId="8">
    <w:abstractNumId w:val="1"/>
  </w:num>
  <w:num w:numId="9">
    <w:abstractNumId w:val="5"/>
  </w:num>
  <w:num w:numId="10">
    <w:abstractNumId w:val="8"/>
  </w:num>
  <w:num w:numId="11">
    <w:abstractNumId w:val="10"/>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iarán McInerney">
    <w15:presenceInfo w15:providerId="AD" w15:userId="S-1-5-21-1390067357-1993962763-725345543-6147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106B6"/>
    <w:rsid w:val="00010BDA"/>
    <w:rsid w:val="000147EF"/>
    <w:rsid w:val="00021296"/>
    <w:rsid w:val="00022E7F"/>
    <w:rsid w:val="000250BA"/>
    <w:rsid w:val="00026387"/>
    <w:rsid w:val="00034A72"/>
    <w:rsid w:val="00036F8C"/>
    <w:rsid w:val="00045EB8"/>
    <w:rsid w:val="00055534"/>
    <w:rsid w:val="00084215"/>
    <w:rsid w:val="0008502C"/>
    <w:rsid w:val="00091076"/>
    <w:rsid w:val="000A1BAC"/>
    <w:rsid w:val="000A4D63"/>
    <w:rsid w:val="000B1500"/>
    <w:rsid w:val="000B2D7E"/>
    <w:rsid w:val="000C0B41"/>
    <w:rsid w:val="000C18C4"/>
    <w:rsid w:val="000C3285"/>
    <w:rsid w:val="000C464D"/>
    <w:rsid w:val="000C663C"/>
    <w:rsid w:val="000C66E7"/>
    <w:rsid w:val="000C78E4"/>
    <w:rsid w:val="000D3954"/>
    <w:rsid w:val="000D3D43"/>
    <w:rsid w:val="000D63DD"/>
    <w:rsid w:val="000E436C"/>
    <w:rsid w:val="000F086F"/>
    <w:rsid w:val="000F3C4B"/>
    <w:rsid w:val="00100749"/>
    <w:rsid w:val="00106D11"/>
    <w:rsid w:val="00106E58"/>
    <w:rsid w:val="00112647"/>
    <w:rsid w:val="00112D1C"/>
    <w:rsid w:val="00116939"/>
    <w:rsid w:val="00117A92"/>
    <w:rsid w:val="00123BD5"/>
    <w:rsid w:val="00145866"/>
    <w:rsid w:val="00151E77"/>
    <w:rsid w:val="00156F5E"/>
    <w:rsid w:val="00172673"/>
    <w:rsid w:val="00176F47"/>
    <w:rsid w:val="001809FF"/>
    <w:rsid w:val="001846F5"/>
    <w:rsid w:val="0019077F"/>
    <w:rsid w:val="001A5100"/>
    <w:rsid w:val="001C40F4"/>
    <w:rsid w:val="001D250F"/>
    <w:rsid w:val="001D337E"/>
    <w:rsid w:val="001D63F3"/>
    <w:rsid w:val="001E6930"/>
    <w:rsid w:val="001E7B78"/>
    <w:rsid w:val="001F1127"/>
    <w:rsid w:val="001F1F11"/>
    <w:rsid w:val="001F4ED1"/>
    <w:rsid w:val="001F7958"/>
    <w:rsid w:val="00202BF3"/>
    <w:rsid w:val="00203C24"/>
    <w:rsid w:val="002042AB"/>
    <w:rsid w:val="00217673"/>
    <w:rsid w:val="0022366B"/>
    <w:rsid w:val="00224D89"/>
    <w:rsid w:val="002374E8"/>
    <w:rsid w:val="00243BBE"/>
    <w:rsid w:val="00250CF3"/>
    <w:rsid w:val="00253B4B"/>
    <w:rsid w:val="00254B68"/>
    <w:rsid w:val="002555AF"/>
    <w:rsid w:val="00256640"/>
    <w:rsid w:val="002665B8"/>
    <w:rsid w:val="0026776C"/>
    <w:rsid w:val="00273975"/>
    <w:rsid w:val="002820F4"/>
    <w:rsid w:val="00284465"/>
    <w:rsid w:val="00284512"/>
    <w:rsid w:val="00287467"/>
    <w:rsid w:val="00297362"/>
    <w:rsid w:val="00297CAF"/>
    <w:rsid w:val="002B1538"/>
    <w:rsid w:val="002B4E34"/>
    <w:rsid w:val="002B72B9"/>
    <w:rsid w:val="002C09D8"/>
    <w:rsid w:val="002D0046"/>
    <w:rsid w:val="002D033C"/>
    <w:rsid w:val="002D78D3"/>
    <w:rsid w:val="002E4B1D"/>
    <w:rsid w:val="002E7C97"/>
    <w:rsid w:val="002F1A2B"/>
    <w:rsid w:val="002F4F7F"/>
    <w:rsid w:val="00300119"/>
    <w:rsid w:val="00300AFD"/>
    <w:rsid w:val="003045B8"/>
    <w:rsid w:val="00317D7E"/>
    <w:rsid w:val="00322A06"/>
    <w:rsid w:val="0032493D"/>
    <w:rsid w:val="00326C13"/>
    <w:rsid w:val="00327447"/>
    <w:rsid w:val="0033179C"/>
    <w:rsid w:val="0033423D"/>
    <w:rsid w:val="003354EE"/>
    <w:rsid w:val="0034034B"/>
    <w:rsid w:val="003406D7"/>
    <w:rsid w:val="0035003E"/>
    <w:rsid w:val="00351A05"/>
    <w:rsid w:val="003667E8"/>
    <w:rsid w:val="00373810"/>
    <w:rsid w:val="00386548"/>
    <w:rsid w:val="00387EBD"/>
    <w:rsid w:val="00396FBF"/>
    <w:rsid w:val="003A21A3"/>
    <w:rsid w:val="003C1579"/>
    <w:rsid w:val="003C6222"/>
    <w:rsid w:val="003D3C2C"/>
    <w:rsid w:val="003D5C61"/>
    <w:rsid w:val="003E2D52"/>
    <w:rsid w:val="003E432A"/>
    <w:rsid w:val="003E6B64"/>
    <w:rsid w:val="003F2662"/>
    <w:rsid w:val="003F4D89"/>
    <w:rsid w:val="004012EF"/>
    <w:rsid w:val="00404DCD"/>
    <w:rsid w:val="0041730C"/>
    <w:rsid w:val="0042675A"/>
    <w:rsid w:val="00427ACF"/>
    <w:rsid w:val="00427C91"/>
    <w:rsid w:val="004307B3"/>
    <w:rsid w:val="004345C6"/>
    <w:rsid w:val="00436C11"/>
    <w:rsid w:val="00440844"/>
    <w:rsid w:val="0044234D"/>
    <w:rsid w:val="004500F4"/>
    <w:rsid w:val="00455DDA"/>
    <w:rsid w:val="00471B5D"/>
    <w:rsid w:val="0048402F"/>
    <w:rsid w:val="00484E71"/>
    <w:rsid w:val="00485BDA"/>
    <w:rsid w:val="00496E5D"/>
    <w:rsid w:val="004B37F8"/>
    <w:rsid w:val="004B6407"/>
    <w:rsid w:val="004C47AD"/>
    <w:rsid w:val="004D1594"/>
    <w:rsid w:val="004D2381"/>
    <w:rsid w:val="004D2509"/>
    <w:rsid w:val="004D2559"/>
    <w:rsid w:val="004D3B59"/>
    <w:rsid w:val="004E1810"/>
    <w:rsid w:val="004E2BCB"/>
    <w:rsid w:val="004E5CE1"/>
    <w:rsid w:val="00502C2A"/>
    <w:rsid w:val="00531161"/>
    <w:rsid w:val="00533E22"/>
    <w:rsid w:val="005433AE"/>
    <w:rsid w:val="00543400"/>
    <w:rsid w:val="00551408"/>
    <w:rsid w:val="0055697B"/>
    <w:rsid w:val="005646F8"/>
    <w:rsid w:val="005669B6"/>
    <w:rsid w:val="0057168E"/>
    <w:rsid w:val="005763D2"/>
    <w:rsid w:val="00581FE3"/>
    <w:rsid w:val="00582A93"/>
    <w:rsid w:val="005843D6"/>
    <w:rsid w:val="0058573C"/>
    <w:rsid w:val="00587210"/>
    <w:rsid w:val="005951F5"/>
    <w:rsid w:val="00597487"/>
    <w:rsid w:val="005B1194"/>
    <w:rsid w:val="005B384E"/>
    <w:rsid w:val="005C188E"/>
    <w:rsid w:val="005C22CE"/>
    <w:rsid w:val="005C3899"/>
    <w:rsid w:val="005D1861"/>
    <w:rsid w:val="005D4872"/>
    <w:rsid w:val="005D5021"/>
    <w:rsid w:val="005D6A14"/>
    <w:rsid w:val="005E1870"/>
    <w:rsid w:val="005E4F8F"/>
    <w:rsid w:val="005F5CF3"/>
    <w:rsid w:val="0060263F"/>
    <w:rsid w:val="006141A6"/>
    <w:rsid w:val="00625C5D"/>
    <w:rsid w:val="00636CC5"/>
    <w:rsid w:val="00645B3A"/>
    <w:rsid w:val="00656305"/>
    <w:rsid w:val="00660180"/>
    <w:rsid w:val="00660BE3"/>
    <w:rsid w:val="00660F62"/>
    <w:rsid w:val="00664690"/>
    <w:rsid w:val="006655F1"/>
    <w:rsid w:val="00670128"/>
    <w:rsid w:val="00691521"/>
    <w:rsid w:val="006930BF"/>
    <w:rsid w:val="00696E91"/>
    <w:rsid w:val="00697E3A"/>
    <w:rsid w:val="006A08E5"/>
    <w:rsid w:val="006A43D7"/>
    <w:rsid w:val="006A4C08"/>
    <w:rsid w:val="006A63CC"/>
    <w:rsid w:val="006A6B07"/>
    <w:rsid w:val="006A6EEC"/>
    <w:rsid w:val="006B1420"/>
    <w:rsid w:val="006B300B"/>
    <w:rsid w:val="006B41CB"/>
    <w:rsid w:val="006B7DC7"/>
    <w:rsid w:val="006D1377"/>
    <w:rsid w:val="006D4CAF"/>
    <w:rsid w:val="006F40D7"/>
    <w:rsid w:val="006F548D"/>
    <w:rsid w:val="007013C0"/>
    <w:rsid w:val="00721E71"/>
    <w:rsid w:val="00726CBE"/>
    <w:rsid w:val="00732CE8"/>
    <w:rsid w:val="0074365C"/>
    <w:rsid w:val="00745D0A"/>
    <w:rsid w:val="00751DD1"/>
    <w:rsid w:val="0075274E"/>
    <w:rsid w:val="007551CF"/>
    <w:rsid w:val="007728F1"/>
    <w:rsid w:val="0077572A"/>
    <w:rsid w:val="00775EF0"/>
    <w:rsid w:val="007767EC"/>
    <w:rsid w:val="007768B1"/>
    <w:rsid w:val="00777476"/>
    <w:rsid w:val="00792C05"/>
    <w:rsid w:val="007A4AE6"/>
    <w:rsid w:val="007B1433"/>
    <w:rsid w:val="007B2B92"/>
    <w:rsid w:val="007B37B8"/>
    <w:rsid w:val="007C2CFC"/>
    <w:rsid w:val="007D064F"/>
    <w:rsid w:val="007D3A6D"/>
    <w:rsid w:val="007D55CB"/>
    <w:rsid w:val="007E3C62"/>
    <w:rsid w:val="007E4136"/>
    <w:rsid w:val="007E7366"/>
    <w:rsid w:val="007F0FFA"/>
    <w:rsid w:val="00806240"/>
    <w:rsid w:val="008077C5"/>
    <w:rsid w:val="00810D0C"/>
    <w:rsid w:val="0081193A"/>
    <w:rsid w:val="00813B45"/>
    <w:rsid w:val="00816E63"/>
    <w:rsid w:val="0081714B"/>
    <w:rsid w:val="00823212"/>
    <w:rsid w:val="008267F0"/>
    <w:rsid w:val="00834B1B"/>
    <w:rsid w:val="00844834"/>
    <w:rsid w:val="0084507D"/>
    <w:rsid w:val="00845B9A"/>
    <w:rsid w:val="00851E30"/>
    <w:rsid w:val="008602F4"/>
    <w:rsid w:val="00861118"/>
    <w:rsid w:val="00865867"/>
    <w:rsid w:val="00865C67"/>
    <w:rsid w:val="00883287"/>
    <w:rsid w:val="008A0035"/>
    <w:rsid w:val="008A7803"/>
    <w:rsid w:val="008B004B"/>
    <w:rsid w:val="008C0502"/>
    <w:rsid w:val="008D06DB"/>
    <w:rsid w:val="008D23B8"/>
    <w:rsid w:val="008E287D"/>
    <w:rsid w:val="008E3903"/>
    <w:rsid w:val="008F18E2"/>
    <w:rsid w:val="00901B91"/>
    <w:rsid w:val="00904F12"/>
    <w:rsid w:val="00906431"/>
    <w:rsid w:val="0091758F"/>
    <w:rsid w:val="009224CA"/>
    <w:rsid w:val="00922810"/>
    <w:rsid w:val="0092381F"/>
    <w:rsid w:val="00925D03"/>
    <w:rsid w:val="0093483F"/>
    <w:rsid w:val="00942589"/>
    <w:rsid w:val="0094634B"/>
    <w:rsid w:val="009500EF"/>
    <w:rsid w:val="00953518"/>
    <w:rsid w:val="009566A0"/>
    <w:rsid w:val="00957EF1"/>
    <w:rsid w:val="00962238"/>
    <w:rsid w:val="009667C9"/>
    <w:rsid w:val="00970743"/>
    <w:rsid w:val="0097113D"/>
    <w:rsid w:val="00976585"/>
    <w:rsid w:val="00977D1D"/>
    <w:rsid w:val="009804A1"/>
    <w:rsid w:val="00982746"/>
    <w:rsid w:val="0099622E"/>
    <w:rsid w:val="009978E4"/>
    <w:rsid w:val="00997FA9"/>
    <w:rsid w:val="009A26AB"/>
    <w:rsid w:val="009A588B"/>
    <w:rsid w:val="009B3EEC"/>
    <w:rsid w:val="009B4077"/>
    <w:rsid w:val="009C1155"/>
    <w:rsid w:val="009D012B"/>
    <w:rsid w:val="009D0ABB"/>
    <w:rsid w:val="009D0DA8"/>
    <w:rsid w:val="009D34D2"/>
    <w:rsid w:val="009D3810"/>
    <w:rsid w:val="009D445B"/>
    <w:rsid w:val="009E6042"/>
    <w:rsid w:val="00A01C74"/>
    <w:rsid w:val="00A166DA"/>
    <w:rsid w:val="00A20FF2"/>
    <w:rsid w:val="00A2296F"/>
    <w:rsid w:val="00A330D1"/>
    <w:rsid w:val="00A34080"/>
    <w:rsid w:val="00A358FA"/>
    <w:rsid w:val="00A37072"/>
    <w:rsid w:val="00A41E27"/>
    <w:rsid w:val="00A47A44"/>
    <w:rsid w:val="00A54C95"/>
    <w:rsid w:val="00A62628"/>
    <w:rsid w:val="00A66B8C"/>
    <w:rsid w:val="00A85774"/>
    <w:rsid w:val="00AA168B"/>
    <w:rsid w:val="00AA2E81"/>
    <w:rsid w:val="00AA3B35"/>
    <w:rsid w:val="00AA44BF"/>
    <w:rsid w:val="00AA6BB1"/>
    <w:rsid w:val="00AB2605"/>
    <w:rsid w:val="00AB3439"/>
    <w:rsid w:val="00AC2027"/>
    <w:rsid w:val="00AC4731"/>
    <w:rsid w:val="00AC4FD6"/>
    <w:rsid w:val="00AC6904"/>
    <w:rsid w:val="00AC7E1A"/>
    <w:rsid w:val="00AD4971"/>
    <w:rsid w:val="00AD644D"/>
    <w:rsid w:val="00AD666B"/>
    <w:rsid w:val="00AD6C48"/>
    <w:rsid w:val="00AD734F"/>
    <w:rsid w:val="00AE6E53"/>
    <w:rsid w:val="00B05D6C"/>
    <w:rsid w:val="00B06ABE"/>
    <w:rsid w:val="00B11DC6"/>
    <w:rsid w:val="00B16B1C"/>
    <w:rsid w:val="00B16CD2"/>
    <w:rsid w:val="00B174B5"/>
    <w:rsid w:val="00B23B5B"/>
    <w:rsid w:val="00B257BA"/>
    <w:rsid w:val="00B277F7"/>
    <w:rsid w:val="00B43190"/>
    <w:rsid w:val="00B44012"/>
    <w:rsid w:val="00B4439A"/>
    <w:rsid w:val="00B51A64"/>
    <w:rsid w:val="00B539A6"/>
    <w:rsid w:val="00B56E66"/>
    <w:rsid w:val="00B613F9"/>
    <w:rsid w:val="00B63A48"/>
    <w:rsid w:val="00B66EA9"/>
    <w:rsid w:val="00B74905"/>
    <w:rsid w:val="00B8035A"/>
    <w:rsid w:val="00B80719"/>
    <w:rsid w:val="00BA1042"/>
    <w:rsid w:val="00BA5A47"/>
    <w:rsid w:val="00BA71D4"/>
    <w:rsid w:val="00BA7B39"/>
    <w:rsid w:val="00BB063F"/>
    <w:rsid w:val="00BB08F2"/>
    <w:rsid w:val="00BB64DA"/>
    <w:rsid w:val="00BC0817"/>
    <w:rsid w:val="00BC5580"/>
    <w:rsid w:val="00BC70AB"/>
    <w:rsid w:val="00BE037C"/>
    <w:rsid w:val="00BE4D72"/>
    <w:rsid w:val="00BE66F8"/>
    <w:rsid w:val="00BF0C1C"/>
    <w:rsid w:val="00BF0F98"/>
    <w:rsid w:val="00BF12B0"/>
    <w:rsid w:val="00BF31E9"/>
    <w:rsid w:val="00BF3A64"/>
    <w:rsid w:val="00BF48F2"/>
    <w:rsid w:val="00BF705B"/>
    <w:rsid w:val="00BF751D"/>
    <w:rsid w:val="00BF7E4A"/>
    <w:rsid w:val="00C044C0"/>
    <w:rsid w:val="00C07E6D"/>
    <w:rsid w:val="00C104AB"/>
    <w:rsid w:val="00C17F5B"/>
    <w:rsid w:val="00C2018E"/>
    <w:rsid w:val="00C361D0"/>
    <w:rsid w:val="00C42EFF"/>
    <w:rsid w:val="00C4500B"/>
    <w:rsid w:val="00C4621B"/>
    <w:rsid w:val="00C47363"/>
    <w:rsid w:val="00C5275C"/>
    <w:rsid w:val="00C575CA"/>
    <w:rsid w:val="00C60DFC"/>
    <w:rsid w:val="00C630E0"/>
    <w:rsid w:val="00C76854"/>
    <w:rsid w:val="00C769FE"/>
    <w:rsid w:val="00C76A80"/>
    <w:rsid w:val="00C77557"/>
    <w:rsid w:val="00C82A4A"/>
    <w:rsid w:val="00C87DCA"/>
    <w:rsid w:val="00C903CD"/>
    <w:rsid w:val="00C90E7C"/>
    <w:rsid w:val="00C94FC0"/>
    <w:rsid w:val="00CB1C67"/>
    <w:rsid w:val="00CB61D2"/>
    <w:rsid w:val="00CC11BB"/>
    <w:rsid w:val="00CC5C52"/>
    <w:rsid w:val="00CD22BC"/>
    <w:rsid w:val="00CE0FE4"/>
    <w:rsid w:val="00CE48ED"/>
    <w:rsid w:val="00CF5587"/>
    <w:rsid w:val="00D00A14"/>
    <w:rsid w:val="00D018E4"/>
    <w:rsid w:val="00D03701"/>
    <w:rsid w:val="00D04DC6"/>
    <w:rsid w:val="00D10464"/>
    <w:rsid w:val="00D14F7E"/>
    <w:rsid w:val="00D256B8"/>
    <w:rsid w:val="00D30C91"/>
    <w:rsid w:val="00D43272"/>
    <w:rsid w:val="00D432FD"/>
    <w:rsid w:val="00D53824"/>
    <w:rsid w:val="00D55A92"/>
    <w:rsid w:val="00D6264E"/>
    <w:rsid w:val="00D67540"/>
    <w:rsid w:val="00D70AD9"/>
    <w:rsid w:val="00D70CDB"/>
    <w:rsid w:val="00D76FC3"/>
    <w:rsid w:val="00D77B4B"/>
    <w:rsid w:val="00D90488"/>
    <w:rsid w:val="00D9344B"/>
    <w:rsid w:val="00DA09EC"/>
    <w:rsid w:val="00DA25EE"/>
    <w:rsid w:val="00DB6363"/>
    <w:rsid w:val="00DB6DEE"/>
    <w:rsid w:val="00DB7CE8"/>
    <w:rsid w:val="00DC0469"/>
    <w:rsid w:val="00DC3CBB"/>
    <w:rsid w:val="00DD5E0F"/>
    <w:rsid w:val="00DE29AB"/>
    <w:rsid w:val="00DE355E"/>
    <w:rsid w:val="00DE526B"/>
    <w:rsid w:val="00DF53B0"/>
    <w:rsid w:val="00DF5C59"/>
    <w:rsid w:val="00E014A9"/>
    <w:rsid w:val="00E01F2C"/>
    <w:rsid w:val="00E03105"/>
    <w:rsid w:val="00E0556F"/>
    <w:rsid w:val="00E06809"/>
    <w:rsid w:val="00E124EC"/>
    <w:rsid w:val="00E1344E"/>
    <w:rsid w:val="00E20652"/>
    <w:rsid w:val="00E20AE5"/>
    <w:rsid w:val="00E21601"/>
    <w:rsid w:val="00E218D2"/>
    <w:rsid w:val="00E246F4"/>
    <w:rsid w:val="00E25082"/>
    <w:rsid w:val="00E27DC6"/>
    <w:rsid w:val="00E377E5"/>
    <w:rsid w:val="00E37BDE"/>
    <w:rsid w:val="00E44D8D"/>
    <w:rsid w:val="00E46030"/>
    <w:rsid w:val="00E47621"/>
    <w:rsid w:val="00E51576"/>
    <w:rsid w:val="00E538DD"/>
    <w:rsid w:val="00E55D85"/>
    <w:rsid w:val="00E57295"/>
    <w:rsid w:val="00E619A1"/>
    <w:rsid w:val="00E6430D"/>
    <w:rsid w:val="00E72FB6"/>
    <w:rsid w:val="00E7485A"/>
    <w:rsid w:val="00E801B5"/>
    <w:rsid w:val="00E844AE"/>
    <w:rsid w:val="00E947B2"/>
    <w:rsid w:val="00E95698"/>
    <w:rsid w:val="00E956B3"/>
    <w:rsid w:val="00E971A6"/>
    <w:rsid w:val="00E97300"/>
    <w:rsid w:val="00EA09ED"/>
    <w:rsid w:val="00EA645D"/>
    <w:rsid w:val="00EA677C"/>
    <w:rsid w:val="00EB41D2"/>
    <w:rsid w:val="00EB77A0"/>
    <w:rsid w:val="00EC0EB1"/>
    <w:rsid w:val="00EC26A9"/>
    <w:rsid w:val="00EC546B"/>
    <w:rsid w:val="00EC5B1F"/>
    <w:rsid w:val="00ED6972"/>
    <w:rsid w:val="00ED7385"/>
    <w:rsid w:val="00EE1801"/>
    <w:rsid w:val="00EE199C"/>
    <w:rsid w:val="00EE3D59"/>
    <w:rsid w:val="00EE6CBD"/>
    <w:rsid w:val="00EF53C4"/>
    <w:rsid w:val="00F044CF"/>
    <w:rsid w:val="00F10E19"/>
    <w:rsid w:val="00F13924"/>
    <w:rsid w:val="00F25567"/>
    <w:rsid w:val="00F27F17"/>
    <w:rsid w:val="00F32618"/>
    <w:rsid w:val="00F33529"/>
    <w:rsid w:val="00F403E4"/>
    <w:rsid w:val="00F63C3E"/>
    <w:rsid w:val="00F700A2"/>
    <w:rsid w:val="00F76262"/>
    <w:rsid w:val="00F90BA4"/>
    <w:rsid w:val="00FB2A79"/>
    <w:rsid w:val="00FC11C7"/>
    <w:rsid w:val="00FC1B5E"/>
    <w:rsid w:val="00FC5386"/>
    <w:rsid w:val="00FC78F5"/>
    <w:rsid w:val="00FD1560"/>
    <w:rsid w:val="00FD2F1D"/>
    <w:rsid w:val="00FD6AAD"/>
    <w:rsid w:val="00FD7BD9"/>
    <w:rsid w:val="00FE5B63"/>
    <w:rsid w:val="00FF67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5C28FC86"/>
  <w15:docId w15:val="{C931F073-8741-4E18-834A-83D5687E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DE355E"/>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355E"/>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4DCC9-CBAB-4943-B2F0-744E30F053E7}">
  <ds:schemaRefs>
    <ds:schemaRef ds:uri="http://purl.org/dc/elements/1.1/"/>
    <ds:schemaRef ds:uri="http://purl.org/dc/dcmitype/"/>
    <ds:schemaRef ds:uri="http://schemas.microsoft.com/office/infopath/2007/PartnerControls"/>
    <ds:schemaRef ds:uri="http://purl.org/dc/terms/"/>
    <ds:schemaRef ds:uri="http://schemas.microsoft.com/office/2006/metadata/properties"/>
    <ds:schemaRef ds:uri="http://schemas.microsoft.com/office/2006/documentManagement/types"/>
    <ds:schemaRef ds:uri="http://schemas.openxmlformats.org/package/2006/metadata/core-properties"/>
    <ds:schemaRef ds:uri="5e36aeda-f48f-46f3-9de8-7474189645c5"/>
    <ds:schemaRef ds:uri="bbd61249-83b9-438e-a84b-789da273a8cb"/>
    <ds:schemaRef ds:uri="http://www.w3.org/XML/1998/namespace"/>
  </ds:schemaRefs>
</ds:datastoreItem>
</file>

<file path=customXml/itemProps2.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4.xml><?xml version="1.0" encoding="utf-8"?>
<ds:datastoreItem xmlns:ds="http://schemas.openxmlformats.org/officeDocument/2006/customXml" ds:itemID="{7891A67B-0B80-4760-BC63-8067D46F7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8</TotalTime>
  <Pages>14</Pages>
  <Words>34741</Words>
  <Characters>198024</Characters>
  <Application>Microsoft Office Word</Application>
  <DocSecurity>0</DocSecurity>
  <Lines>1650</Lines>
  <Paragraphs>464</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32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47</cp:revision>
  <dcterms:created xsi:type="dcterms:W3CDTF">2020-08-07T07:55:00Z</dcterms:created>
  <dcterms:modified xsi:type="dcterms:W3CDTF">2020-08-12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s://csl.mendeley.com/styles/450365071/apa</vt:lpwstr>
  </property>
  <property fmtid="{D5CDD505-2E9C-101B-9397-08002B2CF9AE}" pid="10" name="Mendeley Recent Style Name 2_1">
    <vt:lpwstr>American Psychological Association 6th edition - Guntur Kusuma</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6DE130CAEB37044C9F27A096B751B6FA</vt:lpwstr>
  </property>
</Properties>
</file>